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FBF358" w14:textId="77777777" w:rsidR="00202F51" w:rsidRDefault="00EE26F2" w:rsidP="002B31FC">
      <w:pPr>
        <w:pStyle w:val="Heading1"/>
        <w:rPr>
          <w:lang w:val="id-ID"/>
        </w:rPr>
      </w:pPr>
      <w:r w:rsidRPr="00150FA4">
        <w:t>DAFTAR PUSTAKA</w:t>
      </w:r>
    </w:p>
    <w:p w14:paraId="7CE4F12F" w14:textId="34EE5AD9" w:rsidR="00615CE6" w:rsidRPr="00615CE6" w:rsidRDefault="00EE26F2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3AB5">
        <w:fldChar w:fldCharType="begin" w:fldLock="1"/>
      </w:r>
      <w:r w:rsidRPr="008A64F5">
        <w:instrText xml:space="preserve">ADDIN Mendeley Bibliography CSL_BIBLIOGRAPHY </w:instrText>
      </w:r>
      <w:r w:rsidRPr="009E3AB5">
        <w:fldChar w:fldCharType="separate"/>
      </w:r>
      <w:r w:rsidR="00615CE6" w:rsidRPr="00615CE6">
        <w:rPr>
          <w:rFonts w:ascii="Times New Roman" w:hAnsi="Times New Roman" w:cs="Times New Roman"/>
          <w:noProof/>
          <w:sz w:val="24"/>
          <w:szCs w:val="24"/>
        </w:rPr>
        <w:t xml:space="preserve">1. </w:t>
      </w:r>
      <w:r w:rsidR="00615CE6" w:rsidRPr="00615CE6">
        <w:rPr>
          <w:rFonts w:ascii="Times New Roman" w:hAnsi="Times New Roman" w:cs="Times New Roman"/>
          <w:noProof/>
          <w:sz w:val="24"/>
          <w:szCs w:val="24"/>
        </w:rPr>
        <w:tab/>
        <w:t>Ley S, Swastika IK, Ariwati L. Tingkat pengetahuan dan perilaku dalam pelaksanaan 3m plus sebagai upaya pencegahan dbd pada civitas akademika FK UNUD. E-Jurnal Med Udayana [Internet]. 2019 Jun 18;8(6). Available from: https://ojs.unud.ac.id/index.php/eum/article/view/51748</w:t>
      </w:r>
    </w:p>
    <w:p w14:paraId="76058637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2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 xml:space="preserve">Putri K, Hardisman H, Nofita E. Gambaran Perilaku Ibu Rumah Tangga Mengenai Upaya Pencegahan DBD. J Ilmu Kesehat Indones. 2020;1(2). </w:t>
      </w:r>
    </w:p>
    <w:p w14:paraId="4CFAECA2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3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>World Health Organization. Dengue and severe dengue [Internet]. 2019 [cited 2019 Nov 19]. Available from: https://www.who.int/news-room/fact-sheets/detail/dengue-and-severe-dengue</w:t>
      </w:r>
    </w:p>
    <w:p w14:paraId="5154D80B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4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>Kementerian Kesehatan RI. Data dan Informasi Profil Kesehatan Indonesia 2017 [Internet]. Jakarta: Kementerian Kesehatan RI; 2018. Available from: https://pusdatin.kemkes.go.id/resources/download/pusdatin/profil-kesehatan-indonesia/Profil-Kesehatan-Indonesia-tahun-2017.pdf</w:t>
      </w:r>
    </w:p>
    <w:p w14:paraId="3EF10BFE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5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 xml:space="preserve">Nofryadi R. Hubungan Pengetahuan, Sikap dan Tindakan Ibu Rumah Tangga tentang Praktik Pencegahan Demam Berdarah Dengue dengan Rumah Bebas Jentik di Rw 05 Kelurahan Tanah Patah Kota Bengkulu Tahun 2012. J Media Kesehat. 2012;5(2):101–205. </w:t>
      </w:r>
    </w:p>
    <w:p w14:paraId="4065DBA0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6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 xml:space="preserve">Menezes RDG, Utami NW, Yanti R. Hubungan Pengetahuan Ibu Terhadap Perilaku Pencegahan DBD Pada Balita Di Posyandu RW 06 Tlogomas Wilayah Kerja Puskesmas Dinoyo Kota Malang. 2020; </w:t>
      </w:r>
    </w:p>
    <w:p w14:paraId="1EA7667D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7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 xml:space="preserve">Amanda NI, Wiratmo PA, Utami Y. Hubungan Tingkat Pengetahuan Ibu Terhadap Perilaku Deteksi Dini Tanda Dan Gejala Demam Berdarah Dengue Pada Anak Usia 1-5 Tahun Di Posyandu Flamboyan 2 Kelurahan Gedong Kecamatan Pasar Rebo. 2020; </w:t>
      </w:r>
    </w:p>
    <w:p w14:paraId="17138954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8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>Kementerian Kesehatan RI. Data dan informasi Profil Kesehatan Indonesia [Internet]. 2019. Available from: https://pusdatin.kemkes.go.id/resources/download/pusdatin/profil-kesehatan-indonesia/Profil-Kesehatan-indonesia-2019.pdf</w:t>
      </w:r>
    </w:p>
    <w:p w14:paraId="63880CAB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9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 xml:space="preserve">Dinas Kesehatan Kota Ternate. Data Penderita Demam Berdarah Dengue (DBD) Kota Ternate Tahun 2020. 2020. </w:t>
      </w:r>
    </w:p>
    <w:p w14:paraId="755ADBF4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10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 xml:space="preserve">Masriadi. Demam Berdarah Dengue(DBD): Epidemiologi Penyakit Menular. Depok: Rajawali pers; 2017. 109–128 p. </w:t>
      </w:r>
    </w:p>
    <w:p w14:paraId="39B505B2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11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 xml:space="preserve">Suhendro, Nainggolan L, Chen K, Pohan H. Demam Berdarah Dengue. In: Setiati S, Alwi I, Sudoyo A, Simadibrata M, Setiyohadi B, Syam A, editors. Buku Ajar Ilmu Penyakit Dalam Jilid I. 6th ed. Jakarta: Interna publishing; 2014. </w:t>
      </w:r>
    </w:p>
    <w:p w14:paraId="2F51D8BA" w14:textId="77777777" w:rsidR="00DB3205" w:rsidRDefault="00DB3205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  <w:sectPr w:rsidR="00DB3205" w:rsidSect="00BF3BC0">
          <w:headerReference w:type="default" r:id="rId8"/>
          <w:footerReference w:type="default" r:id="rId9"/>
          <w:headerReference w:type="first" r:id="rId10"/>
          <w:footerReference w:type="first" r:id="rId11"/>
          <w:pgSz w:w="11906" w:h="16838" w:code="9"/>
          <w:pgMar w:top="2268" w:right="1701" w:bottom="1701" w:left="2268" w:header="709" w:footer="709" w:gutter="0"/>
          <w:pgNumType w:start="1"/>
          <w:cols w:space="708"/>
          <w:titlePg/>
          <w:docGrid w:linePitch="360"/>
        </w:sectPr>
      </w:pPr>
    </w:p>
    <w:p w14:paraId="70A84046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12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 xml:space="preserve">Kementerian Kesehatan RI. Modul Pengendalian Demam Berdarah Dengue. 2011. 20–120 p. </w:t>
      </w:r>
    </w:p>
    <w:p w14:paraId="01B6A9A1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13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 xml:space="preserve">Widoyono. Demam Berdarah Dengue (DBD) Penyakit Tropis Epidemiologi, Penularan, Pencegahan dan Pemberantasannya. Jakarta: Erlangga; 2008. 60–67 p. </w:t>
      </w:r>
    </w:p>
    <w:p w14:paraId="5796440D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14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>Kementerian Kesehatan RI. Buletin Jendela Epidemiologi Demam Berdarah Dengue [Internet]. Jakarta: Pusat Data dan Surveilans Epidemiologi Kemenkes RI; 2010. 24–43 p. Available from: https://www.kemkes.go.id/folder/view/01/structure-publikasi-pusdatin-buletin.html</w:t>
      </w:r>
    </w:p>
    <w:p w14:paraId="3ABD9A44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15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>Kementerian Kesehatan RI. Pedoman Pencegahan dan Pengendalian Demam Berdarah Dengue di Indonesia [Internet]. Jakarta: Dirjen Pencegahan dan Pengendalian Penyakit; 2017. 10–128 p. Available from: https://www.dinkes.pulangpisaukab.go.id/wp-content/uploads/2020/09/Isi-Buku-DBD-2017.pdf</w:t>
      </w:r>
    </w:p>
    <w:p w14:paraId="16D3F0A2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16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>Pandaibesi R. Hubungan Pengetahuan, Sikap dan Perilaku Masyarakat dengan Kejadian Demam Berdarah di Kecamatan Medan Sunggal [Internet]. Universitas Sumatera Utara; 2017. Available from: http://repositori.usu.ac.id/handle/123456789/3473</w:t>
      </w:r>
    </w:p>
    <w:p w14:paraId="5BC326BB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17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 xml:space="preserve">Notoatmodjo S. Promosi Kesehatan dan Perilaku Kesehatan. Jakarta: Rineka Cipta; 2012. 131–132 p. </w:t>
      </w:r>
    </w:p>
    <w:p w14:paraId="68B1B065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18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>Kementerian Kesehatan RI. Profil Kesehatan Indonesia Pusat Data dan Informasi 2019 [Internet]. 2019. Available from: http://pustadin.kemkes.go.id/resources/pusdatin/profil kesehatan-indonesia</w:t>
      </w:r>
    </w:p>
    <w:p w14:paraId="03C8F214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19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 xml:space="preserve">Notoatmodjo S. Konsep perilaku kesehatan promosi kesehatan teori dan aplikasi cetakan I. Jakarta: Rineka Cipta; 2005. 43–61 p. </w:t>
      </w:r>
    </w:p>
    <w:p w14:paraId="4EFBA582" w14:textId="21042E99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20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 xml:space="preserve">Lestiarini S, Sulistyorini Y. Perilaku Ibu pada Pemberian Makanan Pendamping ASI (MPASI) di Kelurahan Pegirian. </w:t>
      </w:r>
      <w:r w:rsidR="00DE5A6A" w:rsidRPr="00DE5A6A">
        <w:rPr>
          <w:rFonts w:ascii="Times New Roman" w:hAnsi="Times New Roman" w:cs="Times New Roman"/>
          <w:noProof/>
          <w:sz w:val="24"/>
          <w:szCs w:val="24"/>
        </w:rPr>
        <w:t>Jurnal Promkes: The Indonesian Journal of Health Promotion and Health Education</w:t>
      </w: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. 2020;8(1):1–11. </w:t>
      </w:r>
    </w:p>
    <w:p w14:paraId="27094791" w14:textId="2728A6B2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21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</w:r>
      <w:r w:rsidRPr="003626E2">
        <w:rPr>
          <w:rFonts w:ascii="Times New Roman" w:hAnsi="Times New Roman" w:cs="Times New Roman"/>
          <w:noProof/>
          <w:sz w:val="24"/>
          <w:szCs w:val="24"/>
        </w:rPr>
        <w:t>Siregar IS. Gambaran pengetahuan, sikap, dan perilaku ibu mahasiswa fakultas kedokteran Universitas Sumatera Utara angkatan 2017 tentang imunisasi dasar lengkap. Universitas Sumatera Utara; 2021</w:t>
      </w:r>
      <w:r w:rsidR="00595F5C" w:rsidRPr="003626E2">
        <w:rPr>
          <w:rFonts w:ascii="Times New Roman" w:hAnsi="Times New Roman" w:cs="Times New Roman"/>
          <w:noProof/>
          <w:sz w:val="24"/>
          <w:szCs w:val="24"/>
          <w:lang w:val="id-ID"/>
        </w:rPr>
        <w:t>:101- 107</w:t>
      </w:r>
      <w:r w:rsidRPr="003626E2">
        <w:rPr>
          <w:rFonts w:ascii="Times New Roman" w:hAnsi="Times New Roman" w:cs="Times New Roman"/>
          <w:noProof/>
          <w:sz w:val="24"/>
          <w:szCs w:val="24"/>
        </w:rPr>
        <w:t>.</w:t>
      </w: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2A0B4943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22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 xml:space="preserve">Sugiyono. Metode Penelitian Pendidikan. 22nd ed. Bandung: Alfabeta; 2015. 131–170 p. </w:t>
      </w:r>
    </w:p>
    <w:p w14:paraId="0E06630A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23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 xml:space="preserve">Elisanti AD, Ardianto ET. Dasar-Dasar Metodologi Penelitian Kuantitatif Bidang Kesehatan. Polije Press; 2020. </w:t>
      </w:r>
    </w:p>
    <w:p w14:paraId="0882BF09" w14:textId="77777777" w:rsidR="00DB3205" w:rsidRDefault="00DB3205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  <w:sectPr w:rsidR="00DB3205" w:rsidSect="00BF3BC0">
          <w:headerReference w:type="first" r:id="rId12"/>
          <w:footerReference w:type="first" r:id="rId13"/>
          <w:pgSz w:w="11906" w:h="16838" w:code="9"/>
          <w:pgMar w:top="2268" w:right="1701" w:bottom="1701" w:left="2268" w:header="709" w:footer="709" w:gutter="0"/>
          <w:pgNumType w:start="1"/>
          <w:cols w:space="708"/>
          <w:titlePg/>
          <w:docGrid w:linePitch="360"/>
        </w:sectPr>
      </w:pPr>
    </w:p>
    <w:p w14:paraId="261225FD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24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 xml:space="preserve">Notoatmodjo. Metode Penelitian Kesehatan. Jakarta: Rineka Cipta; 2012. </w:t>
      </w:r>
    </w:p>
    <w:p w14:paraId="21482CF5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25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 xml:space="preserve">Puskesmas Kalumata Kecamatan Ternate Selatan Kota Ternate. Data Jumlah Penduduk dan Kepadatan Penduduk Tahun 2020. 2020. </w:t>
      </w:r>
    </w:p>
    <w:p w14:paraId="68F188DF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26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>Weatherspark.com. Iklim, Cuaca Menurut Bulan, Suhu Rata-Rata Kota Ternate [Internet]. 2020. Available from: https://id.weatherspark.com/y/142255/Cuaca-Rata-rata-pada-bulan-in-Kota-Ternate-Indonesia-Sepanjang-Tahun</w:t>
      </w:r>
    </w:p>
    <w:p w14:paraId="151CB2FF" w14:textId="3EC98370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27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>Lahagu AHB, Zega A, Nadeak YW, Pangemanan A, Silitonga E. Gambaran Tingkat Pengetahuan Keluarga Pasien Rawat INAP tentang Demam Berdarah Dengue. J Muara Sains, Teknol Kedokt dan Ilmu Kesehat. 2021;5(2):535–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5</w:t>
      </w: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42. </w:t>
      </w:r>
    </w:p>
    <w:p w14:paraId="090BAE44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28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 xml:space="preserve">Ernyasih E. Hubungan Karakteristik Responden, Pengetahuan dan Sikap Kepala Keluarga terhadap Praktik Pencegahan Demam Berdarah Dengue (DBD). J Ilmu Kesehat Masy. 2019;8(01):6–13. </w:t>
      </w:r>
    </w:p>
    <w:p w14:paraId="20292113" w14:textId="6C42191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29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>Rosidin U, Witdiawati W. Pengetahuan dan Sikap Masyarakat dalam Pencegahan dan Pemberantasan Jentik Nyamuk Demam Berdarah Dengue (DBD) Di Jayaraga Garut. ASPIRATOR-Journal Vector-borne Dis Stud. 2019;11(2):113–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1</w:t>
      </w: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20. </w:t>
      </w:r>
    </w:p>
    <w:p w14:paraId="64E69C7C" w14:textId="7777777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30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 xml:space="preserve">Wulandari K, Ramadhan AA. Hubungan Pengetahuan, Sikap Dan Praktik Pengunjung Terhadap Pencegahan Demam Berdarah Dengue Di Pusat Kesehatan Masyarakat Teluk Bayur Kabupaten Berau Tahun 2018. KESMAS UWIGAMA J Kesehat Masy. 2019;4(2):64–73. </w:t>
      </w:r>
    </w:p>
    <w:p w14:paraId="7E0E1EEE" w14:textId="458A789E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31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>Respati T, Piliang B, Nurhayati E, Yulianto FA, Feriandi Y. Perbandingan pengetahuan dengan sikap dalam pencegahan demam berdarah dengue di daerah urban dan rural. GMHC. 2016;4(1):53–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5</w:t>
      </w: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9. </w:t>
      </w:r>
    </w:p>
    <w:p w14:paraId="7EC58126" w14:textId="639E28A7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32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>Istiqomah I, Syamsulhuda BM, Husodo BT. Faktor-Faktor Yang Berhubungan Dengan Upaya Pencegahan Demam Berdarah Dengue (Dbd) Pada Ibu Rumah Tangga Di Kelurahan Kramas Kota Semarang. J Kesehat Masy. 2017;5(1):510–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51</w:t>
      </w: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8. </w:t>
      </w:r>
    </w:p>
    <w:p w14:paraId="79F89632" w14:textId="5D8FCFDB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33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</w:r>
      <w:r w:rsidRPr="003626E2">
        <w:rPr>
          <w:rFonts w:ascii="Times New Roman" w:hAnsi="Times New Roman" w:cs="Times New Roman"/>
          <w:noProof/>
          <w:sz w:val="24"/>
          <w:szCs w:val="24"/>
        </w:rPr>
        <w:t>Pantouw R, Siagian I, Lampus B. Hubungan Pengetahuan dan Sikap Masyarakat dengan Tindakan Pencegahan Penyakit Demam Berdarah Dengue di Kelurahan Tuminting. J Kedokt Komunitas dan Trop [Internet]. 2017;5(1):217–</w:t>
      </w:r>
      <w:r w:rsidR="00595F5C" w:rsidRPr="003626E2">
        <w:rPr>
          <w:rFonts w:ascii="Times New Roman" w:hAnsi="Times New Roman" w:cs="Times New Roman"/>
          <w:noProof/>
          <w:sz w:val="24"/>
          <w:szCs w:val="24"/>
          <w:lang w:val="id-ID"/>
        </w:rPr>
        <w:t>2</w:t>
      </w:r>
      <w:r w:rsidRPr="003626E2">
        <w:rPr>
          <w:rFonts w:ascii="Times New Roman" w:hAnsi="Times New Roman" w:cs="Times New Roman"/>
          <w:noProof/>
          <w:sz w:val="24"/>
          <w:szCs w:val="24"/>
        </w:rPr>
        <w:t>21. Available from: https://ejournal.unsrat.ac.id/index.php/JKKT/article/view/14832</w:t>
      </w:r>
    </w:p>
    <w:p w14:paraId="50A7050F" w14:textId="7125F28D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34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</w:r>
      <w:r w:rsidRPr="003626E2">
        <w:rPr>
          <w:rFonts w:ascii="Times New Roman" w:hAnsi="Times New Roman" w:cs="Times New Roman"/>
          <w:noProof/>
          <w:sz w:val="24"/>
          <w:szCs w:val="24"/>
        </w:rPr>
        <w:t>Sigarlaki H. Karakteristik, Pengetahuan dan Sikap Ibu terhadap Penyakit Demam Berdarah Dengue. Ber Kedokt Masy [Internet]. 2007;23(3):148–</w:t>
      </w:r>
      <w:r w:rsidR="00595F5C" w:rsidRPr="003626E2">
        <w:rPr>
          <w:rFonts w:ascii="Times New Roman" w:hAnsi="Times New Roman" w:cs="Times New Roman"/>
          <w:noProof/>
          <w:sz w:val="24"/>
          <w:szCs w:val="24"/>
          <w:lang w:val="id-ID"/>
        </w:rPr>
        <w:t>1</w:t>
      </w:r>
      <w:r w:rsidRPr="003626E2">
        <w:rPr>
          <w:rFonts w:ascii="Times New Roman" w:hAnsi="Times New Roman" w:cs="Times New Roman"/>
          <w:noProof/>
          <w:sz w:val="24"/>
          <w:szCs w:val="24"/>
        </w:rPr>
        <w:t>53. Available from: https://core.ac.uk/download/pdf/295355719.pdf</w:t>
      </w:r>
    </w:p>
    <w:p w14:paraId="7053A76D" w14:textId="77777777" w:rsidR="00DB3205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  <w:sectPr w:rsidR="00DB3205" w:rsidSect="00BF3BC0">
          <w:headerReference w:type="first" r:id="rId14"/>
          <w:pgSz w:w="11906" w:h="16838" w:code="9"/>
          <w:pgMar w:top="2268" w:right="1701" w:bottom="1701" w:left="2268" w:header="709" w:footer="709" w:gutter="0"/>
          <w:pgNumType w:start="1"/>
          <w:cols w:space="708"/>
          <w:titlePg/>
          <w:docGrid w:linePitch="360"/>
        </w:sect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35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 xml:space="preserve">Tiknaidj WA, Tarigan L. Gambaran Pengetahuan, Sikap, Tindakan </w:t>
      </w:r>
    </w:p>
    <w:p w14:paraId="3279E4E5" w14:textId="612BDF60" w:rsidR="00615CE6" w:rsidRPr="00615CE6" w:rsidRDefault="00DB3205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           </w:t>
      </w:r>
      <w:r w:rsidR="00615CE6" w:rsidRPr="00615CE6">
        <w:rPr>
          <w:rFonts w:ascii="Times New Roman" w:hAnsi="Times New Roman" w:cs="Times New Roman"/>
          <w:noProof/>
          <w:sz w:val="24"/>
          <w:szCs w:val="24"/>
        </w:rPr>
        <w:t>Masyarakat Terhadap Pencegahan Demam Berdarah Dengue Di Kelurahan Oesapa. Oehònis. 2021;4(2):30–</w:t>
      </w:r>
      <w:r w:rsidR="00615CE6">
        <w:rPr>
          <w:rFonts w:ascii="Times New Roman" w:hAnsi="Times New Roman" w:cs="Times New Roman"/>
          <w:noProof/>
          <w:sz w:val="24"/>
          <w:szCs w:val="24"/>
          <w:lang w:val="id-ID"/>
        </w:rPr>
        <w:t>3</w:t>
      </w:r>
      <w:r w:rsidR="00615CE6" w:rsidRPr="00615CE6">
        <w:rPr>
          <w:rFonts w:ascii="Times New Roman" w:hAnsi="Times New Roman" w:cs="Times New Roman"/>
          <w:noProof/>
          <w:sz w:val="24"/>
          <w:szCs w:val="24"/>
        </w:rPr>
        <w:t xml:space="preserve">7. </w:t>
      </w:r>
    </w:p>
    <w:p w14:paraId="094EF3DF" w14:textId="7FD49902" w:rsidR="00615CE6" w:rsidRPr="00615CE6" w:rsidRDefault="00615CE6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</w:rPr>
      </w:pP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36. </w:t>
      </w:r>
      <w:r w:rsidRPr="00615CE6">
        <w:rPr>
          <w:rFonts w:ascii="Times New Roman" w:hAnsi="Times New Roman" w:cs="Times New Roman"/>
          <w:noProof/>
          <w:sz w:val="24"/>
          <w:szCs w:val="24"/>
        </w:rPr>
        <w:tab/>
        <w:t>Pratiwi DI, Hargono R. Analisis tindakan Warga Desa Payaman dalam mencegah penyakit DBD. J Promkes Indones J Heal Promot Heal Educ. 2017;5(2):181–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1</w:t>
      </w:r>
      <w:r w:rsidRPr="00615CE6">
        <w:rPr>
          <w:rFonts w:ascii="Times New Roman" w:hAnsi="Times New Roman" w:cs="Times New Roman"/>
          <w:noProof/>
          <w:sz w:val="24"/>
          <w:szCs w:val="24"/>
        </w:rPr>
        <w:t xml:space="preserve">92. </w:t>
      </w:r>
    </w:p>
    <w:p w14:paraId="6423C88B" w14:textId="77777777" w:rsidR="00615CE6" w:rsidRDefault="00EE26F2" w:rsidP="00615CE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sz w:val="24"/>
          <w:szCs w:val="24"/>
        </w:rPr>
      </w:pPr>
      <w:r w:rsidRPr="009E3AB5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9332F17" w14:textId="42559DAA" w:rsidR="00DE7C8D" w:rsidRDefault="00DE7C8D" w:rsidP="00117CEC">
      <w:pPr>
        <w:rPr>
          <w:rFonts w:ascii="Times New Roman" w:hAnsi="Times New Roman" w:cs="Times New Roman"/>
          <w:b/>
          <w:sz w:val="24"/>
          <w:szCs w:val="24"/>
        </w:rPr>
      </w:pPr>
    </w:p>
    <w:sectPr w:rsidR="00DE7C8D" w:rsidSect="00675DAE">
      <w:headerReference w:type="first" r:id="rId15"/>
      <w:footerReference w:type="first" r:id="rId16"/>
      <w:pgSz w:w="11906" w:h="16838"/>
      <w:pgMar w:top="2268" w:right="1701" w:bottom="1701" w:left="2268" w:header="720" w:footer="720" w:gutter="0"/>
      <w:pgNumType w:start="12" w:chapStyle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A87199A" w14:textId="77777777" w:rsidR="00A53F8A" w:rsidRDefault="00A53F8A" w:rsidP="007D4212">
      <w:pPr>
        <w:spacing w:after="0" w:line="240" w:lineRule="auto"/>
      </w:pPr>
      <w:r>
        <w:separator/>
      </w:r>
    </w:p>
  </w:endnote>
  <w:endnote w:type="continuationSeparator" w:id="0">
    <w:p w14:paraId="6EFD0F1A" w14:textId="77777777" w:rsidR="00A53F8A" w:rsidRDefault="00A53F8A" w:rsidP="007D42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D34389" w14:textId="641D6078" w:rsidR="00BF3BC0" w:rsidRPr="00BA5C7A" w:rsidRDefault="00DB3205" w:rsidP="00D32EAB">
    <w:pPr>
      <w:pStyle w:val="Footer"/>
      <w:spacing w:line="480" w:lineRule="auto"/>
      <w:jc w:val="center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43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2D8BF94" w14:textId="1B4E258C" w:rsidR="006373A3" w:rsidRPr="00BC417E" w:rsidRDefault="00924AF2" w:rsidP="00BC417E">
    <w:pPr>
      <w:pStyle w:val="Footer"/>
      <w:spacing w:line="480" w:lineRule="auto"/>
      <w:jc w:val="center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40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861B87" w14:textId="69DAC349" w:rsidR="00DB3205" w:rsidRPr="00BC417E" w:rsidRDefault="00DB3205" w:rsidP="00BC417E">
    <w:pPr>
      <w:pStyle w:val="Footer"/>
      <w:spacing w:line="480" w:lineRule="auto"/>
      <w:jc w:val="center"/>
      <w:rPr>
        <w:rFonts w:ascii="Times New Roman" w:hAnsi="Times New Roman" w:cs="Times New Roman"/>
        <w:sz w:val="24"/>
        <w:szCs w:val="24"/>
      </w:rPr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8038129" w14:textId="77777777" w:rsidR="002B31FC" w:rsidRDefault="002B31FC">
    <w:pPr>
      <w:pStyle w:val="Footer"/>
      <w:jc w:val="center"/>
    </w:pPr>
  </w:p>
  <w:p w14:paraId="697EE1A7" w14:textId="77777777" w:rsidR="002B31FC" w:rsidRDefault="002B31FC" w:rsidP="00195940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E732246" w14:textId="77777777" w:rsidR="00A53F8A" w:rsidRDefault="00A53F8A" w:rsidP="007D4212">
      <w:pPr>
        <w:spacing w:after="0" w:line="240" w:lineRule="auto"/>
      </w:pPr>
      <w:r>
        <w:separator/>
      </w:r>
    </w:p>
  </w:footnote>
  <w:footnote w:type="continuationSeparator" w:id="0">
    <w:p w14:paraId="731D71A7" w14:textId="77777777" w:rsidR="00A53F8A" w:rsidRDefault="00A53F8A" w:rsidP="007D421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3FC2A7C" w14:textId="77777777" w:rsidR="00BF3BC0" w:rsidRPr="001977DA" w:rsidRDefault="00BF3BC0" w:rsidP="00741D72">
    <w:pPr>
      <w:jc w:val="right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153D5F9" w14:textId="51080A58" w:rsidR="002B31FC" w:rsidRPr="001977DA" w:rsidRDefault="002B31FC" w:rsidP="001977DA">
    <w:pPr>
      <w:pStyle w:val="Header"/>
      <w:jc w:val="right"/>
      <w:rPr>
        <w:rFonts w:ascii="Times New Roman" w:hAnsi="Times New Roman" w:cs="Times New Roman"/>
        <w:sz w:val="24"/>
        <w:szCs w:val="24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87FAE3" w14:textId="370EC74A" w:rsidR="00DB3205" w:rsidRPr="001977DA" w:rsidRDefault="00DB3205" w:rsidP="001977DA">
    <w:pPr>
      <w:pStyle w:val="Header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4</w:t>
    </w:r>
    <w:r w:rsidR="00924AF2">
      <w:rPr>
        <w:rFonts w:ascii="Times New Roman" w:hAnsi="Times New Roman" w:cs="Times New Roman"/>
        <w:sz w:val="24"/>
        <w:szCs w:val="24"/>
      </w:rPr>
      <w:t>1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826634" w14:textId="1AAFD486" w:rsidR="00DB3205" w:rsidRPr="001977DA" w:rsidRDefault="00DB3205" w:rsidP="001977DA">
    <w:pPr>
      <w:pStyle w:val="Header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4</w:t>
    </w:r>
    <w:r w:rsidR="00924AF2">
      <w:rPr>
        <w:rFonts w:ascii="Times New Roman" w:hAnsi="Times New Roman" w:cs="Times New Roman"/>
        <w:sz w:val="24"/>
        <w:szCs w:val="24"/>
      </w:rPr>
      <w:t>2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1152EF" w14:textId="68B09EC3" w:rsidR="00117CEC" w:rsidRPr="001977DA" w:rsidRDefault="00117CEC" w:rsidP="001977DA">
    <w:pPr>
      <w:pStyle w:val="Header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43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E34D8"/>
    <w:multiLevelType w:val="hybridMultilevel"/>
    <w:tmpl w:val="C60687EA"/>
    <w:lvl w:ilvl="0" w:tplc="06DECC8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10D0AD6"/>
    <w:multiLevelType w:val="hybridMultilevel"/>
    <w:tmpl w:val="DC3EEE9E"/>
    <w:lvl w:ilvl="0" w:tplc="B9488B5C">
      <w:start w:val="1"/>
      <w:numFmt w:val="decimal"/>
      <w:pStyle w:val="VARIABE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01525B5E"/>
    <w:multiLevelType w:val="hybridMultilevel"/>
    <w:tmpl w:val="383CD930"/>
    <w:lvl w:ilvl="0" w:tplc="3FB8D738">
      <w:start w:val="1"/>
      <w:numFmt w:val="lowerLetter"/>
      <w:lvlText w:val="%1)"/>
      <w:lvlJc w:val="left"/>
      <w:pPr>
        <w:ind w:left="172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44" w:hanging="360"/>
      </w:pPr>
    </w:lvl>
    <w:lvl w:ilvl="2" w:tplc="3809001B" w:tentative="1">
      <w:start w:val="1"/>
      <w:numFmt w:val="lowerRoman"/>
      <w:lvlText w:val="%3."/>
      <w:lvlJc w:val="right"/>
      <w:pPr>
        <w:ind w:left="3164" w:hanging="180"/>
      </w:pPr>
    </w:lvl>
    <w:lvl w:ilvl="3" w:tplc="3809000F" w:tentative="1">
      <w:start w:val="1"/>
      <w:numFmt w:val="decimal"/>
      <w:lvlText w:val="%4."/>
      <w:lvlJc w:val="left"/>
      <w:pPr>
        <w:ind w:left="3884" w:hanging="360"/>
      </w:pPr>
    </w:lvl>
    <w:lvl w:ilvl="4" w:tplc="38090019" w:tentative="1">
      <w:start w:val="1"/>
      <w:numFmt w:val="lowerLetter"/>
      <w:lvlText w:val="%5."/>
      <w:lvlJc w:val="left"/>
      <w:pPr>
        <w:ind w:left="4604" w:hanging="360"/>
      </w:pPr>
    </w:lvl>
    <w:lvl w:ilvl="5" w:tplc="3809001B" w:tentative="1">
      <w:start w:val="1"/>
      <w:numFmt w:val="lowerRoman"/>
      <w:lvlText w:val="%6."/>
      <w:lvlJc w:val="right"/>
      <w:pPr>
        <w:ind w:left="5324" w:hanging="180"/>
      </w:pPr>
    </w:lvl>
    <w:lvl w:ilvl="6" w:tplc="3809000F" w:tentative="1">
      <w:start w:val="1"/>
      <w:numFmt w:val="decimal"/>
      <w:lvlText w:val="%7."/>
      <w:lvlJc w:val="left"/>
      <w:pPr>
        <w:ind w:left="6044" w:hanging="360"/>
      </w:pPr>
    </w:lvl>
    <w:lvl w:ilvl="7" w:tplc="38090019" w:tentative="1">
      <w:start w:val="1"/>
      <w:numFmt w:val="lowerLetter"/>
      <w:lvlText w:val="%8."/>
      <w:lvlJc w:val="left"/>
      <w:pPr>
        <w:ind w:left="6764" w:hanging="360"/>
      </w:pPr>
    </w:lvl>
    <w:lvl w:ilvl="8" w:tplc="3809001B" w:tentative="1">
      <w:start w:val="1"/>
      <w:numFmt w:val="lowerRoman"/>
      <w:lvlText w:val="%9."/>
      <w:lvlJc w:val="right"/>
      <w:pPr>
        <w:ind w:left="7484" w:hanging="180"/>
      </w:pPr>
    </w:lvl>
  </w:abstractNum>
  <w:abstractNum w:abstractNumId="3" w15:restartNumberingAfterBreak="0">
    <w:nsid w:val="060641A3"/>
    <w:multiLevelType w:val="hybridMultilevel"/>
    <w:tmpl w:val="EFCE57A6"/>
    <w:lvl w:ilvl="0" w:tplc="0AEC6348">
      <w:start w:val="1"/>
      <w:numFmt w:val="decimal"/>
      <w:pStyle w:val="POP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069D6E78"/>
    <w:multiLevelType w:val="hybridMultilevel"/>
    <w:tmpl w:val="28BAF616"/>
    <w:lvl w:ilvl="0" w:tplc="79A4FDBE">
      <w:start w:val="1"/>
      <w:numFmt w:val="decimal"/>
      <w:lvlText w:val="%1."/>
      <w:lvlJc w:val="left"/>
      <w:pPr>
        <w:ind w:left="644" w:hanging="360"/>
      </w:pPr>
      <w:rPr>
        <w:rFonts w:hint="default"/>
        <w:b/>
      </w:rPr>
    </w:lvl>
    <w:lvl w:ilvl="1" w:tplc="6F4E93BE">
      <w:start w:val="1"/>
      <w:numFmt w:val="lowerLetter"/>
      <w:lvlText w:val="%2."/>
      <w:lvlJc w:val="left"/>
      <w:pPr>
        <w:ind w:left="1364" w:hanging="360"/>
      </w:pPr>
      <w:rPr>
        <w:b w:val="0"/>
        <w:bCs w:val="0"/>
      </w:rPr>
    </w:lvl>
    <w:lvl w:ilvl="2" w:tplc="3809001B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5" w15:restartNumberingAfterBreak="0">
    <w:nsid w:val="0B1D195D"/>
    <w:multiLevelType w:val="hybridMultilevel"/>
    <w:tmpl w:val="44004A3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C734CF8"/>
    <w:multiLevelType w:val="hybridMultilevel"/>
    <w:tmpl w:val="4F3047FC"/>
    <w:lvl w:ilvl="0" w:tplc="715A2E16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7" w15:restartNumberingAfterBreak="0">
    <w:nsid w:val="0CC34572"/>
    <w:multiLevelType w:val="hybridMultilevel"/>
    <w:tmpl w:val="2160DC72"/>
    <w:lvl w:ilvl="0" w:tplc="ACA82240">
      <w:start w:val="1"/>
      <w:numFmt w:val="decimal"/>
      <w:lvlText w:val="%1."/>
      <w:lvlJc w:val="left"/>
      <w:pPr>
        <w:ind w:left="644" w:hanging="360"/>
      </w:pPr>
      <w:rPr>
        <w:rFonts w:hint="default"/>
        <w:b/>
        <w:bCs w:val="0"/>
        <w:vertAlign w:val="baseline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8" w15:restartNumberingAfterBreak="0">
    <w:nsid w:val="0D0948CB"/>
    <w:multiLevelType w:val="hybridMultilevel"/>
    <w:tmpl w:val="D9705D20"/>
    <w:lvl w:ilvl="0" w:tplc="FF5C04EE">
      <w:start w:val="1"/>
      <w:numFmt w:val="lowerLetter"/>
      <w:lvlText w:val="%1."/>
      <w:lvlJc w:val="left"/>
      <w:pPr>
        <w:ind w:left="1004" w:hanging="360"/>
      </w:pPr>
      <w:rPr>
        <w:rFonts w:hint="default"/>
        <w:b w:val="0"/>
        <w:bCs w:val="0"/>
        <w:i w:val="0"/>
        <w:iCs w:val="0"/>
        <w:vertAlign w:val="baseline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9" w15:restartNumberingAfterBreak="0">
    <w:nsid w:val="0E132D1B"/>
    <w:multiLevelType w:val="hybridMultilevel"/>
    <w:tmpl w:val="A6DE42B6"/>
    <w:lvl w:ilvl="0" w:tplc="ADD20038">
      <w:start w:val="1"/>
      <w:numFmt w:val="lowerLetter"/>
      <w:lvlText w:val="%1."/>
      <w:lvlJc w:val="left"/>
      <w:pPr>
        <w:ind w:left="1004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0" w15:restartNumberingAfterBreak="0">
    <w:nsid w:val="0F765062"/>
    <w:multiLevelType w:val="hybridMultilevel"/>
    <w:tmpl w:val="6A2C8CAC"/>
    <w:lvl w:ilvl="0" w:tplc="4F0841A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FE16B64"/>
    <w:multiLevelType w:val="hybridMultilevel"/>
    <w:tmpl w:val="A39C3AD6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1AA62A9"/>
    <w:multiLevelType w:val="hybridMultilevel"/>
    <w:tmpl w:val="8D9E7700"/>
    <w:lvl w:ilvl="0" w:tplc="CD6639E2">
      <w:start w:val="1"/>
      <w:numFmt w:val="decimal"/>
      <w:pStyle w:val="jenis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143863FB"/>
    <w:multiLevelType w:val="hybridMultilevel"/>
    <w:tmpl w:val="C11600AC"/>
    <w:lvl w:ilvl="0" w:tplc="7C9AB5E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73D38D4"/>
    <w:multiLevelType w:val="hybridMultilevel"/>
    <w:tmpl w:val="B1626F26"/>
    <w:lvl w:ilvl="0" w:tplc="841A6AE0">
      <w:start w:val="1"/>
      <w:numFmt w:val="decimal"/>
      <w:lvlText w:val="%1)"/>
      <w:lvlJc w:val="left"/>
      <w:pPr>
        <w:ind w:left="1440" w:hanging="360"/>
      </w:pPr>
      <w:rPr>
        <w:rFonts w:ascii="Times New Roman" w:eastAsia="Times New Roman" w:hAnsi="Times New Roman" w:cs="Times New Roman"/>
        <w:b w:val="0"/>
        <w:bCs w:val="0"/>
        <w:vertAlign w:val="baseline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19841872"/>
    <w:multiLevelType w:val="hybridMultilevel"/>
    <w:tmpl w:val="7D3A9D4C"/>
    <w:lvl w:ilvl="0" w:tplc="D3B4353A">
      <w:start w:val="1"/>
      <w:numFmt w:val="decimal"/>
      <w:lvlText w:val="%1."/>
      <w:lvlJc w:val="left"/>
      <w:pPr>
        <w:ind w:left="786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6" w15:restartNumberingAfterBreak="0">
    <w:nsid w:val="1AFC6C31"/>
    <w:multiLevelType w:val="hybridMultilevel"/>
    <w:tmpl w:val="8684F24E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1CA820F3"/>
    <w:multiLevelType w:val="hybridMultilevel"/>
    <w:tmpl w:val="25BE5866"/>
    <w:lvl w:ilvl="0" w:tplc="19960AF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1D56142F"/>
    <w:multiLevelType w:val="hybridMultilevel"/>
    <w:tmpl w:val="8930796A"/>
    <w:lvl w:ilvl="0" w:tplc="C6624BFC">
      <w:start w:val="1"/>
      <w:numFmt w:val="decimal"/>
      <w:lvlText w:val="%1)"/>
      <w:lvlJc w:val="left"/>
      <w:pPr>
        <w:ind w:left="136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084" w:hanging="360"/>
      </w:pPr>
    </w:lvl>
    <w:lvl w:ilvl="2" w:tplc="3809001B" w:tentative="1">
      <w:start w:val="1"/>
      <w:numFmt w:val="lowerRoman"/>
      <w:lvlText w:val="%3."/>
      <w:lvlJc w:val="right"/>
      <w:pPr>
        <w:ind w:left="2804" w:hanging="180"/>
      </w:pPr>
    </w:lvl>
    <w:lvl w:ilvl="3" w:tplc="3809000F" w:tentative="1">
      <w:start w:val="1"/>
      <w:numFmt w:val="decimal"/>
      <w:lvlText w:val="%4."/>
      <w:lvlJc w:val="left"/>
      <w:pPr>
        <w:ind w:left="3524" w:hanging="360"/>
      </w:pPr>
    </w:lvl>
    <w:lvl w:ilvl="4" w:tplc="38090019" w:tentative="1">
      <w:start w:val="1"/>
      <w:numFmt w:val="lowerLetter"/>
      <w:lvlText w:val="%5."/>
      <w:lvlJc w:val="left"/>
      <w:pPr>
        <w:ind w:left="4244" w:hanging="360"/>
      </w:pPr>
    </w:lvl>
    <w:lvl w:ilvl="5" w:tplc="3809001B" w:tentative="1">
      <w:start w:val="1"/>
      <w:numFmt w:val="lowerRoman"/>
      <w:lvlText w:val="%6."/>
      <w:lvlJc w:val="right"/>
      <w:pPr>
        <w:ind w:left="4964" w:hanging="180"/>
      </w:pPr>
    </w:lvl>
    <w:lvl w:ilvl="6" w:tplc="3809000F" w:tentative="1">
      <w:start w:val="1"/>
      <w:numFmt w:val="decimal"/>
      <w:lvlText w:val="%7."/>
      <w:lvlJc w:val="left"/>
      <w:pPr>
        <w:ind w:left="5684" w:hanging="360"/>
      </w:pPr>
    </w:lvl>
    <w:lvl w:ilvl="7" w:tplc="38090019" w:tentative="1">
      <w:start w:val="1"/>
      <w:numFmt w:val="lowerLetter"/>
      <w:lvlText w:val="%8."/>
      <w:lvlJc w:val="left"/>
      <w:pPr>
        <w:ind w:left="6404" w:hanging="360"/>
      </w:pPr>
    </w:lvl>
    <w:lvl w:ilvl="8" w:tplc="3809001B" w:tentative="1">
      <w:start w:val="1"/>
      <w:numFmt w:val="lowerRoman"/>
      <w:lvlText w:val="%9."/>
      <w:lvlJc w:val="right"/>
      <w:pPr>
        <w:ind w:left="7124" w:hanging="180"/>
      </w:pPr>
    </w:lvl>
  </w:abstractNum>
  <w:abstractNum w:abstractNumId="19" w15:restartNumberingAfterBreak="0">
    <w:nsid w:val="226B0E64"/>
    <w:multiLevelType w:val="hybridMultilevel"/>
    <w:tmpl w:val="FE84CE8C"/>
    <w:lvl w:ilvl="0" w:tplc="3A8209E6">
      <w:start w:val="1"/>
      <w:numFmt w:val="lowerLetter"/>
      <w:lvlText w:val="%1."/>
      <w:lvlJc w:val="left"/>
      <w:pPr>
        <w:ind w:left="100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0" w15:restartNumberingAfterBreak="0">
    <w:nsid w:val="22E858AE"/>
    <w:multiLevelType w:val="hybridMultilevel"/>
    <w:tmpl w:val="A3F6A1BE"/>
    <w:lvl w:ilvl="0" w:tplc="5F248764">
      <w:start w:val="1"/>
      <w:numFmt w:val="decimal"/>
      <w:lvlText w:val="%1."/>
      <w:lvlJc w:val="left"/>
      <w:pPr>
        <w:ind w:left="786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1" w15:restartNumberingAfterBreak="0">
    <w:nsid w:val="25F5533A"/>
    <w:multiLevelType w:val="hybridMultilevel"/>
    <w:tmpl w:val="E11C95B2"/>
    <w:lvl w:ilvl="0" w:tplc="41F0F1EA">
      <w:start w:val="1"/>
      <w:numFmt w:val="decimal"/>
      <w:lvlText w:val="%1."/>
      <w:lvlJc w:val="left"/>
      <w:pPr>
        <w:ind w:left="644" w:hanging="360"/>
      </w:pPr>
      <w:rPr>
        <w:rFonts w:hint="default"/>
        <w:b w:val="0"/>
        <w:bCs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2" w15:restartNumberingAfterBreak="0">
    <w:nsid w:val="291C5952"/>
    <w:multiLevelType w:val="hybridMultilevel"/>
    <w:tmpl w:val="707CB82E"/>
    <w:lvl w:ilvl="0" w:tplc="544A166C">
      <w:start w:val="1"/>
      <w:numFmt w:val="lowerLetter"/>
      <w:lvlText w:val="%1)"/>
      <w:lvlJc w:val="left"/>
      <w:pPr>
        <w:ind w:left="177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23" w15:restartNumberingAfterBreak="0">
    <w:nsid w:val="2A7C1858"/>
    <w:multiLevelType w:val="hybridMultilevel"/>
    <w:tmpl w:val="68B8DA2E"/>
    <w:lvl w:ilvl="0" w:tplc="A8902DFE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bCs w:val="0"/>
        <w:sz w:val="24"/>
        <w:szCs w:val="24"/>
      </w:rPr>
    </w:lvl>
    <w:lvl w:ilvl="1" w:tplc="38090019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2ADA3297"/>
    <w:multiLevelType w:val="hybridMultilevel"/>
    <w:tmpl w:val="BF48A41E"/>
    <w:lvl w:ilvl="0" w:tplc="96248F44">
      <w:start w:val="1"/>
      <w:numFmt w:val="upperLetter"/>
      <w:lvlText w:val="%1."/>
      <w:lvlJc w:val="left"/>
      <w:pPr>
        <w:ind w:left="502" w:hanging="360"/>
      </w:pPr>
      <w:rPr>
        <w:rFonts w:hint="default"/>
        <w:b/>
        <w:bCs/>
        <w:sz w:val="24"/>
        <w:szCs w:val="24"/>
        <w:vertAlign w:val="baseline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2B896B4A"/>
    <w:multiLevelType w:val="hybridMultilevel"/>
    <w:tmpl w:val="EA94DB7E"/>
    <w:lvl w:ilvl="0" w:tplc="D4508DDE">
      <w:start w:val="1"/>
      <w:numFmt w:val="lowerLetter"/>
      <w:lvlText w:val="%1."/>
      <w:lvlJc w:val="left"/>
      <w:pPr>
        <w:ind w:left="21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938" w:hanging="360"/>
      </w:pPr>
    </w:lvl>
    <w:lvl w:ilvl="2" w:tplc="3809001B" w:tentative="1">
      <w:start w:val="1"/>
      <w:numFmt w:val="lowerRoman"/>
      <w:lvlText w:val="%3."/>
      <w:lvlJc w:val="right"/>
      <w:pPr>
        <w:ind w:left="1658" w:hanging="180"/>
      </w:pPr>
    </w:lvl>
    <w:lvl w:ilvl="3" w:tplc="3809000F" w:tentative="1">
      <w:start w:val="1"/>
      <w:numFmt w:val="decimal"/>
      <w:lvlText w:val="%4."/>
      <w:lvlJc w:val="left"/>
      <w:pPr>
        <w:ind w:left="2378" w:hanging="360"/>
      </w:pPr>
    </w:lvl>
    <w:lvl w:ilvl="4" w:tplc="38090019" w:tentative="1">
      <w:start w:val="1"/>
      <w:numFmt w:val="lowerLetter"/>
      <w:lvlText w:val="%5."/>
      <w:lvlJc w:val="left"/>
      <w:pPr>
        <w:ind w:left="3098" w:hanging="360"/>
      </w:pPr>
    </w:lvl>
    <w:lvl w:ilvl="5" w:tplc="3809001B" w:tentative="1">
      <w:start w:val="1"/>
      <w:numFmt w:val="lowerRoman"/>
      <w:lvlText w:val="%6."/>
      <w:lvlJc w:val="right"/>
      <w:pPr>
        <w:ind w:left="3818" w:hanging="180"/>
      </w:pPr>
    </w:lvl>
    <w:lvl w:ilvl="6" w:tplc="3809000F" w:tentative="1">
      <w:start w:val="1"/>
      <w:numFmt w:val="decimal"/>
      <w:lvlText w:val="%7."/>
      <w:lvlJc w:val="left"/>
      <w:pPr>
        <w:ind w:left="4538" w:hanging="360"/>
      </w:pPr>
    </w:lvl>
    <w:lvl w:ilvl="7" w:tplc="38090019" w:tentative="1">
      <w:start w:val="1"/>
      <w:numFmt w:val="lowerLetter"/>
      <w:lvlText w:val="%8."/>
      <w:lvlJc w:val="left"/>
      <w:pPr>
        <w:ind w:left="5258" w:hanging="360"/>
      </w:pPr>
    </w:lvl>
    <w:lvl w:ilvl="8" w:tplc="3809001B" w:tentative="1">
      <w:start w:val="1"/>
      <w:numFmt w:val="lowerRoman"/>
      <w:lvlText w:val="%9."/>
      <w:lvlJc w:val="right"/>
      <w:pPr>
        <w:ind w:left="5978" w:hanging="180"/>
      </w:pPr>
    </w:lvl>
  </w:abstractNum>
  <w:abstractNum w:abstractNumId="26" w15:restartNumberingAfterBreak="0">
    <w:nsid w:val="2E3E3D5A"/>
    <w:multiLevelType w:val="hybridMultilevel"/>
    <w:tmpl w:val="1F6E1532"/>
    <w:lvl w:ilvl="0" w:tplc="C652CFA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7" w15:restartNumberingAfterBreak="0">
    <w:nsid w:val="2F580FDC"/>
    <w:multiLevelType w:val="hybridMultilevel"/>
    <w:tmpl w:val="44E0C4C4"/>
    <w:lvl w:ilvl="0" w:tplc="2564DB5E">
      <w:start w:val="1"/>
      <w:numFmt w:val="decimal"/>
      <w:lvlText w:val="%1."/>
      <w:lvlJc w:val="left"/>
      <w:pPr>
        <w:ind w:left="644" w:hanging="360"/>
      </w:pPr>
      <w:rPr>
        <w:rFonts w:hint="default"/>
        <w:b/>
        <w:bCs w:val="0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8" w15:restartNumberingAfterBreak="0">
    <w:nsid w:val="302D77AE"/>
    <w:multiLevelType w:val="hybridMultilevel"/>
    <w:tmpl w:val="5930E1CE"/>
    <w:lvl w:ilvl="0" w:tplc="4B1028D0">
      <w:start w:val="1"/>
      <w:numFmt w:val="decimal"/>
      <w:lvlText w:val="%1."/>
      <w:lvlJc w:val="left"/>
      <w:pPr>
        <w:ind w:left="720" w:hanging="360"/>
      </w:pPr>
      <w:rPr>
        <w:rFonts w:ascii="Times New Roman" w:eastAsia="Calibri" w:hAnsi="Times New Roman" w:cs="Times New Roman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31E42E8F"/>
    <w:multiLevelType w:val="hybridMultilevel"/>
    <w:tmpl w:val="3D3CB846"/>
    <w:lvl w:ilvl="0" w:tplc="A2AC4DEE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35AA0851"/>
    <w:multiLevelType w:val="hybridMultilevel"/>
    <w:tmpl w:val="50729F3E"/>
    <w:lvl w:ilvl="0" w:tplc="E9680044">
      <w:start w:val="1"/>
      <w:numFmt w:val="upperLetter"/>
      <w:lvlText w:val="%1."/>
      <w:lvlJc w:val="left"/>
      <w:pPr>
        <w:ind w:left="644" w:hanging="360"/>
      </w:pPr>
      <w:rPr>
        <w:rFonts w:hint="default"/>
        <w:b/>
        <w:bCs/>
      </w:rPr>
    </w:lvl>
    <w:lvl w:ilvl="1" w:tplc="A2F4E8D8">
      <w:start w:val="1"/>
      <w:numFmt w:val="lowerLetter"/>
      <w:lvlText w:val="%2."/>
      <w:lvlJc w:val="left"/>
      <w:pPr>
        <w:ind w:left="1364" w:hanging="360"/>
      </w:pPr>
      <w:rPr>
        <w:b/>
        <w:bCs/>
      </w:rPr>
    </w:lvl>
    <w:lvl w:ilvl="2" w:tplc="A48E63EC">
      <w:start w:val="1"/>
      <w:numFmt w:val="decimal"/>
      <w:lvlText w:val="%3)"/>
      <w:lvlJc w:val="left"/>
      <w:pPr>
        <w:ind w:left="2264" w:hanging="360"/>
      </w:pPr>
      <w:rPr>
        <w:rFonts w:hint="default"/>
      </w:r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1" w15:restartNumberingAfterBreak="0">
    <w:nsid w:val="35D91192"/>
    <w:multiLevelType w:val="hybridMultilevel"/>
    <w:tmpl w:val="560EF11A"/>
    <w:lvl w:ilvl="0" w:tplc="B2805F32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32" w15:restartNumberingAfterBreak="0">
    <w:nsid w:val="39762A0F"/>
    <w:multiLevelType w:val="hybridMultilevel"/>
    <w:tmpl w:val="EDE404A4"/>
    <w:lvl w:ilvl="0" w:tplc="8398CD5A">
      <w:start w:val="1"/>
      <w:numFmt w:val="decimal"/>
      <w:lvlText w:val="%1."/>
      <w:lvlJc w:val="left"/>
      <w:pPr>
        <w:ind w:left="786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3" w15:restartNumberingAfterBreak="0">
    <w:nsid w:val="39CA2D28"/>
    <w:multiLevelType w:val="hybridMultilevel"/>
    <w:tmpl w:val="D8A020C2"/>
    <w:lvl w:ilvl="0" w:tplc="F710CA7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3E075EB1"/>
    <w:multiLevelType w:val="hybridMultilevel"/>
    <w:tmpl w:val="26562AFA"/>
    <w:lvl w:ilvl="0" w:tplc="566CF21E">
      <w:start w:val="1"/>
      <w:numFmt w:val="decimal"/>
      <w:pStyle w:val="Manfaat"/>
      <w:lvlText w:val="%1."/>
      <w:lvlJc w:val="left"/>
      <w:pPr>
        <w:ind w:left="12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80" w:hanging="360"/>
      </w:pPr>
    </w:lvl>
    <w:lvl w:ilvl="2" w:tplc="0409001B" w:tentative="1">
      <w:start w:val="1"/>
      <w:numFmt w:val="lowerRoman"/>
      <w:lvlText w:val="%3."/>
      <w:lvlJc w:val="right"/>
      <w:pPr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35" w15:restartNumberingAfterBreak="0">
    <w:nsid w:val="46F60C82"/>
    <w:multiLevelType w:val="hybridMultilevel"/>
    <w:tmpl w:val="2B863C20"/>
    <w:lvl w:ilvl="0" w:tplc="21DEAFB4">
      <w:start w:val="1"/>
      <w:numFmt w:val="decimal"/>
      <w:lvlText w:val="%1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6" w15:restartNumberingAfterBreak="0">
    <w:nsid w:val="4B327944"/>
    <w:multiLevelType w:val="hybridMultilevel"/>
    <w:tmpl w:val="1E063614"/>
    <w:lvl w:ilvl="0" w:tplc="1E540548">
      <w:start w:val="1"/>
      <w:numFmt w:val="decimal"/>
      <w:lvlText w:val="%1."/>
      <w:lvlJc w:val="left"/>
      <w:pPr>
        <w:ind w:left="644" w:hanging="360"/>
      </w:pPr>
      <w:rPr>
        <w:rFonts w:hint="default"/>
        <w:b/>
        <w:bCs w:val="0"/>
      </w:rPr>
    </w:lvl>
    <w:lvl w:ilvl="1" w:tplc="ADCC1EAE">
      <w:start w:val="1"/>
      <w:numFmt w:val="upperLetter"/>
      <w:lvlText w:val="%2."/>
      <w:lvlJc w:val="left"/>
      <w:pPr>
        <w:ind w:left="1364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7" w15:restartNumberingAfterBreak="0">
    <w:nsid w:val="4B76267F"/>
    <w:multiLevelType w:val="hybridMultilevel"/>
    <w:tmpl w:val="B0AE8D06"/>
    <w:lvl w:ilvl="0" w:tplc="BAB0629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8" w15:restartNumberingAfterBreak="0">
    <w:nsid w:val="4D1F632E"/>
    <w:multiLevelType w:val="hybridMultilevel"/>
    <w:tmpl w:val="A59E16F6"/>
    <w:lvl w:ilvl="0" w:tplc="3FDAD990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E666ECA"/>
    <w:multiLevelType w:val="hybridMultilevel"/>
    <w:tmpl w:val="3A7E4E56"/>
    <w:lvl w:ilvl="0" w:tplc="98E065C4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4E832BE1"/>
    <w:multiLevelType w:val="hybridMultilevel"/>
    <w:tmpl w:val="719CDDA4"/>
    <w:lvl w:ilvl="0" w:tplc="652EF6BE">
      <w:start w:val="1"/>
      <w:numFmt w:val="lowerLetter"/>
      <w:lvlText w:val="%1."/>
      <w:lvlJc w:val="left"/>
      <w:pPr>
        <w:ind w:left="1080" w:hanging="360"/>
      </w:pPr>
      <w:rPr>
        <w:rFonts w:ascii="Times New Roman" w:eastAsia="Times New Roman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 w15:restartNumberingAfterBreak="0">
    <w:nsid w:val="4FB222F0"/>
    <w:multiLevelType w:val="hybridMultilevel"/>
    <w:tmpl w:val="87FE960C"/>
    <w:lvl w:ilvl="0" w:tplc="D2AEF44E">
      <w:start w:val="1"/>
      <w:numFmt w:val="decimal"/>
      <w:lvlText w:val="%1."/>
      <w:lvlJc w:val="left"/>
      <w:pPr>
        <w:ind w:left="720" w:hanging="360"/>
      </w:pPr>
      <w:rPr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502F6889"/>
    <w:multiLevelType w:val="hybridMultilevel"/>
    <w:tmpl w:val="0A50013C"/>
    <w:lvl w:ilvl="0" w:tplc="FFFFFFFF">
      <w:start w:val="1"/>
      <w:numFmt w:val="decimal"/>
      <w:lvlText w:val="%1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1" w:tplc="FFFFFFFF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3" w15:restartNumberingAfterBreak="0">
    <w:nsid w:val="51544E37"/>
    <w:multiLevelType w:val="hybridMultilevel"/>
    <w:tmpl w:val="BB74EBF8"/>
    <w:lvl w:ilvl="0" w:tplc="4B3CD34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54B97F4C"/>
    <w:multiLevelType w:val="hybridMultilevel"/>
    <w:tmpl w:val="0FE62F48"/>
    <w:lvl w:ilvl="0" w:tplc="C016921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5" w15:restartNumberingAfterBreak="0">
    <w:nsid w:val="57D712D8"/>
    <w:multiLevelType w:val="hybridMultilevel"/>
    <w:tmpl w:val="96023F7E"/>
    <w:lvl w:ilvl="0" w:tplc="D47C2F3C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46" w15:restartNumberingAfterBreak="0">
    <w:nsid w:val="58173A47"/>
    <w:multiLevelType w:val="hybridMultilevel"/>
    <w:tmpl w:val="0A50013C"/>
    <w:lvl w:ilvl="0" w:tplc="CF187E6A">
      <w:start w:val="1"/>
      <w:numFmt w:val="decimal"/>
      <w:lvlText w:val="%1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1" w:tplc="FFFFFFFF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7" w15:restartNumberingAfterBreak="0">
    <w:nsid w:val="58D35B12"/>
    <w:multiLevelType w:val="hybridMultilevel"/>
    <w:tmpl w:val="9EF8347E"/>
    <w:lvl w:ilvl="0" w:tplc="38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8" w15:restartNumberingAfterBreak="0">
    <w:nsid w:val="5949139D"/>
    <w:multiLevelType w:val="hybridMultilevel"/>
    <w:tmpl w:val="C64CE2B8"/>
    <w:lvl w:ilvl="0" w:tplc="6EB206C4">
      <w:start w:val="1"/>
      <w:numFmt w:val="decimal"/>
      <w:lvlText w:val="%1."/>
      <w:lvlJc w:val="left"/>
      <w:pPr>
        <w:ind w:left="644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49" w15:restartNumberingAfterBreak="0">
    <w:nsid w:val="598A5BD9"/>
    <w:multiLevelType w:val="hybridMultilevel"/>
    <w:tmpl w:val="ABB6FA4E"/>
    <w:lvl w:ilvl="0" w:tplc="3C38A5A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364" w:hanging="360"/>
      </w:pPr>
    </w:lvl>
    <w:lvl w:ilvl="2" w:tplc="3809001B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50" w15:restartNumberingAfterBreak="0">
    <w:nsid w:val="5EFF3070"/>
    <w:multiLevelType w:val="hybridMultilevel"/>
    <w:tmpl w:val="0C58F870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6073764E"/>
    <w:multiLevelType w:val="hybridMultilevel"/>
    <w:tmpl w:val="561E3C54"/>
    <w:lvl w:ilvl="0" w:tplc="E5D0DA54">
      <w:start w:val="1"/>
      <w:numFmt w:val="decimal"/>
      <w:lvlText w:val="%1."/>
      <w:lvlJc w:val="left"/>
      <w:pPr>
        <w:ind w:left="720" w:hanging="360"/>
      </w:pPr>
      <w:rPr>
        <w:rFonts w:ascii="Times New Roman" w:eastAsia="Calibri" w:hAnsi="Times New Roman" w:cs="Times New Roman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2" w15:restartNumberingAfterBreak="0">
    <w:nsid w:val="63590D80"/>
    <w:multiLevelType w:val="hybridMultilevel"/>
    <w:tmpl w:val="6F56A210"/>
    <w:lvl w:ilvl="0" w:tplc="25046E1A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53" w15:restartNumberingAfterBreak="0">
    <w:nsid w:val="64AD12CC"/>
    <w:multiLevelType w:val="hybridMultilevel"/>
    <w:tmpl w:val="8DCEA57E"/>
    <w:lvl w:ilvl="0" w:tplc="72E66DD4">
      <w:start w:val="1"/>
      <w:numFmt w:val="decimal"/>
      <w:lvlText w:val="%1."/>
      <w:lvlJc w:val="left"/>
      <w:pPr>
        <w:ind w:left="467" w:hanging="356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1" w:tplc="B6043A08">
      <w:numFmt w:val="bullet"/>
      <w:lvlText w:val="•"/>
      <w:lvlJc w:val="left"/>
      <w:pPr>
        <w:ind w:left="819" w:hanging="356"/>
      </w:pPr>
      <w:rPr>
        <w:rFonts w:hint="default"/>
        <w:lang w:eastAsia="en-US" w:bidi="ar-SA"/>
      </w:rPr>
    </w:lvl>
    <w:lvl w:ilvl="2" w:tplc="B8482BFA">
      <w:numFmt w:val="bullet"/>
      <w:lvlText w:val="•"/>
      <w:lvlJc w:val="left"/>
      <w:pPr>
        <w:ind w:left="1179" w:hanging="356"/>
      </w:pPr>
      <w:rPr>
        <w:rFonts w:hint="default"/>
        <w:lang w:eastAsia="en-US" w:bidi="ar-SA"/>
      </w:rPr>
    </w:lvl>
    <w:lvl w:ilvl="3" w:tplc="72246DAE">
      <w:numFmt w:val="bullet"/>
      <w:lvlText w:val="•"/>
      <w:lvlJc w:val="left"/>
      <w:pPr>
        <w:ind w:left="1538" w:hanging="356"/>
      </w:pPr>
      <w:rPr>
        <w:rFonts w:hint="default"/>
        <w:lang w:eastAsia="en-US" w:bidi="ar-SA"/>
      </w:rPr>
    </w:lvl>
    <w:lvl w:ilvl="4" w:tplc="3DD45EDC">
      <w:numFmt w:val="bullet"/>
      <w:lvlText w:val="•"/>
      <w:lvlJc w:val="left"/>
      <w:pPr>
        <w:ind w:left="1898" w:hanging="356"/>
      </w:pPr>
      <w:rPr>
        <w:rFonts w:hint="default"/>
        <w:lang w:eastAsia="en-US" w:bidi="ar-SA"/>
      </w:rPr>
    </w:lvl>
    <w:lvl w:ilvl="5" w:tplc="B28C55E8">
      <w:numFmt w:val="bullet"/>
      <w:lvlText w:val="•"/>
      <w:lvlJc w:val="left"/>
      <w:pPr>
        <w:ind w:left="2258" w:hanging="356"/>
      </w:pPr>
      <w:rPr>
        <w:rFonts w:hint="default"/>
        <w:lang w:eastAsia="en-US" w:bidi="ar-SA"/>
      </w:rPr>
    </w:lvl>
    <w:lvl w:ilvl="6" w:tplc="2A624BF0">
      <w:numFmt w:val="bullet"/>
      <w:lvlText w:val="•"/>
      <w:lvlJc w:val="left"/>
      <w:pPr>
        <w:ind w:left="2617" w:hanging="356"/>
      </w:pPr>
      <w:rPr>
        <w:rFonts w:hint="default"/>
        <w:lang w:eastAsia="en-US" w:bidi="ar-SA"/>
      </w:rPr>
    </w:lvl>
    <w:lvl w:ilvl="7" w:tplc="CEB6CD88">
      <w:numFmt w:val="bullet"/>
      <w:lvlText w:val="•"/>
      <w:lvlJc w:val="left"/>
      <w:pPr>
        <w:ind w:left="2977" w:hanging="356"/>
      </w:pPr>
      <w:rPr>
        <w:rFonts w:hint="default"/>
        <w:lang w:eastAsia="en-US" w:bidi="ar-SA"/>
      </w:rPr>
    </w:lvl>
    <w:lvl w:ilvl="8" w:tplc="7064068C">
      <w:numFmt w:val="bullet"/>
      <w:lvlText w:val="•"/>
      <w:lvlJc w:val="left"/>
      <w:pPr>
        <w:ind w:left="3336" w:hanging="356"/>
      </w:pPr>
      <w:rPr>
        <w:rFonts w:hint="default"/>
        <w:lang w:eastAsia="en-US" w:bidi="ar-SA"/>
      </w:rPr>
    </w:lvl>
  </w:abstractNum>
  <w:abstractNum w:abstractNumId="54" w15:restartNumberingAfterBreak="0">
    <w:nsid w:val="663A16A5"/>
    <w:multiLevelType w:val="hybridMultilevel"/>
    <w:tmpl w:val="711EE4AA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66E53AD8"/>
    <w:multiLevelType w:val="hybridMultilevel"/>
    <w:tmpl w:val="8E56FCF0"/>
    <w:lvl w:ilvl="0" w:tplc="AECE88F4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56" w15:restartNumberingAfterBreak="0">
    <w:nsid w:val="6AFF0224"/>
    <w:multiLevelType w:val="hybridMultilevel"/>
    <w:tmpl w:val="F2CC003A"/>
    <w:lvl w:ilvl="0" w:tplc="E916762C">
      <w:start w:val="1"/>
      <w:numFmt w:val="decimal"/>
      <w:lvlText w:val="%1."/>
      <w:lvlJc w:val="left"/>
      <w:pPr>
        <w:ind w:left="644" w:hanging="360"/>
      </w:pPr>
      <w:rPr>
        <w:rFonts w:ascii="Times New Roman" w:eastAsia="Calibr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57" w15:restartNumberingAfterBreak="0">
    <w:nsid w:val="71116337"/>
    <w:multiLevelType w:val="hybridMultilevel"/>
    <w:tmpl w:val="20629F26"/>
    <w:lvl w:ilvl="0" w:tplc="EAE85AD8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75993676"/>
    <w:multiLevelType w:val="hybridMultilevel"/>
    <w:tmpl w:val="C51686D0"/>
    <w:lvl w:ilvl="0" w:tplc="55BC5DC8">
      <w:start w:val="1"/>
      <w:numFmt w:val="lowerLetter"/>
      <w:lvlText w:val="%1."/>
      <w:lvlJc w:val="left"/>
      <w:pPr>
        <w:ind w:left="1080" w:hanging="360"/>
      </w:pPr>
      <w:rPr>
        <w:rFonts w:hint="default"/>
        <w:vertAlign w:val="baseline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9" w15:restartNumberingAfterBreak="0">
    <w:nsid w:val="77611FBE"/>
    <w:multiLevelType w:val="hybridMultilevel"/>
    <w:tmpl w:val="FACAE1A8"/>
    <w:lvl w:ilvl="0" w:tplc="01580340">
      <w:start w:val="1"/>
      <w:numFmt w:val="lowerLetter"/>
      <w:lvlText w:val="%1."/>
      <w:lvlJc w:val="left"/>
      <w:pPr>
        <w:ind w:left="1004" w:hanging="360"/>
      </w:pPr>
      <w:rPr>
        <w:rFonts w:hint="default"/>
        <w:i w:val="0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60" w15:restartNumberingAfterBreak="0">
    <w:nsid w:val="77721302"/>
    <w:multiLevelType w:val="hybridMultilevel"/>
    <w:tmpl w:val="E0523B4C"/>
    <w:lvl w:ilvl="0" w:tplc="2AEC01CC">
      <w:start w:val="1"/>
      <w:numFmt w:val="lowerLetter"/>
      <w:lvlText w:val="%1."/>
      <w:lvlJc w:val="left"/>
      <w:pPr>
        <w:ind w:left="1004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61" w15:restartNumberingAfterBreak="0">
    <w:nsid w:val="77973502"/>
    <w:multiLevelType w:val="hybridMultilevel"/>
    <w:tmpl w:val="3F424088"/>
    <w:lvl w:ilvl="0" w:tplc="9B6E4D34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2" w15:restartNumberingAfterBreak="0">
    <w:nsid w:val="7808214B"/>
    <w:multiLevelType w:val="hybridMultilevel"/>
    <w:tmpl w:val="A6EADFEC"/>
    <w:lvl w:ilvl="0" w:tplc="0060B466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3" w15:restartNumberingAfterBreak="0">
    <w:nsid w:val="78412E62"/>
    <w:multiLevelType w:val="hybridMultilevel"/>
    <w:tmpl w:val="86FE3E18"/>
    <w:lvl w:ilvl="0" w:tplc="CABE9806">
      <w:start w:val="1"/>
      <w:numFmt w:val="lowerLetter"/>
      <w:lvlText w:val="%1."/>
      <w:lvlJc w:val="left"/>
      <w:pPr>
        <w:ind w:left="100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64" w15:restartNumberingAfterBreak="0">
    <w:nsid w:val="796623C1"/>
    <w:multiLevelType w:val="hybridMultilevel"/>
    <w:tmpl w:val="4482A844"/>
    <w:lvl w:ilvl="0" w:tplc="A9E678BA">
      <w:start w:val="1"/>
      <w:numFmt w:val="decimal"/>
      <w:lvlText w:val="%1."/>
      <w:lvlJc w:val="left"/>
      <w:pPr>
        <w:ind w:left="644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65" w15:restartNumberingAfterBreak="0">
    <w:nsid w:val="7AC23A71"/>
    <w:multiLevelType w:val="hybridMultilevel"/>
    <w:tmpl w:val="8AC0812E"/>
    <w:lvl w:ilvl="0" w:tplc="5046E9B0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 w15:restartNumberingAfterBreak="0">
    <w:nsid w:val="7B733940"/>
    <w:multiLevelType w:val="hybridMultilevel"/>
    <w:tmpl w:val="2CCAA228"/>
    <w:lvl w:ilvl="0" w:tplc="6220D70E">
      <w:start w:val="1"/>
      <w:numFmt w:val="upperLetter"/>
      <w:pStyle w:val="BAB4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 w15:restartNumberingAfterBreak="0">
    <w:nsid w:val="7D5577E7"/>
    <w:multiLevelType w:val="hybridMultilevel"/>
    <w:tmpl w:val="54663C04"/>
    <w:lvl w:ilvl="0" w:tplc="B5B8C1F8">
      <w:start w:val="1"/>
      <w:numFmt w:val="decimal"/>
      <w:lvlText w:val="%1."/>
      <w:lvlJc w:val="left"/>
      <w:pPr>
        <w:ind w:left="467" w:hanging="358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1" w:tplc="D30C3504">
      <w:numFmt w:val="bullet"/>
      <w:lvlText w:val="•"/>
      <w:lvlJc w:val="left"/>
      <w:pPr>
        <w:ind w:left="819" w:hanging="358"/>
      </w:pPr>
      <w:rPr>
        <w:rFonts w:hint="default"/>
        <w:lang w:eastAsia="en-US" w:bidi="ar-SA"/>
      </w:rPr>
    </w:lvl>
    <w:lvl w:ilvl="2" w:tplc="2E2A5D22">
      <w:numFmt w:val="bullet"/>
      <w:lvlText w:val="•"/>
      <w:lvlJc w:val="left"/>
      <w:pPr>
        <w:ind w:left="1179" w:hanging="358"/>
      </w:pPr>
      <w:rPr>
        <w:rFonts w:hint="default"/>
        <w:lang w:eastAsia="en-US" w:bidi="ar-SA"/>
      </w:rPr>
    </w:lvl>
    <w:lvl w:ilvl="3" w:tplc="59E050BE">
      <w:numFmt w:val="bullet"/>
      <w:lvlText w:val="•"/>
      <w:lvlJc w:val="left"/>
      <w:pPr>
        <w:ind w:left="1538" w:hanging="358"/>
      </w:pPr>
      <w:rPr>
        <w:rFonts w:hint="default"/>
        <w:lang w:eastAsia="en-US" w:bidi="ar-SA"/>
      </w:rPr>
    </w:lvl>
    <w:lvl w:ilvl="4" w:tplc="DDCC855E">
      <w:numFmt w:val="bullet"/>
      <w:lvlText w:val="•"/>
      <w:lvlJc w:val="left"/>
      <w:pPr>
        <w:ind w:left="1898" w:hanging="358"/>
      </w:pPr>
      <w:rPr>
        <w:rFonts w:hint="default"/>
        <w:lang w:eastAsia="en-US" w:bidi="ar-SA"/>
      </w:rPr>
    </w:lvl>
    <w:lvl w:ilvl="5" w:tplc="DFC64654">
      <w:numFmt w:val="bullet"/>
      <w:lvlText w:val="•"/>
      <w:lvlJc w:val="left"/>
      <w:pPr>
        <w:ind w:left="2258" w:hanging="358"/>
      </w:pPr>
      <w:rPr>
        <w:rFonts w:hint="default"/>
        <w:lang w:eastAsia="en-US" w:bidi="ar-SA"/>
      </w:rPr>
    </w:lvl>
    <w:lvl w:ilvl="6" w:tplc="53789C70">
      <w:numFmt w:val="bullet"/>
      <w:lvlText w:val="•"/>
      <w:lvlJc w:val="left"/>
      <w:pPr>
        <w:ind w:left="2617" w:hanging="358"/>
      </w:pPr>
      <w:rPr>
        <w:rFonts w:hint="default"/>
        <w:lang w:eastAsia="en-US" w:bidi="ar-SA"/>
      </w:rPr>
    </w:lvl>
    <w:lvl w:ilvl="7" w:tplc="06AEA2AE">
      <w:numFmt w:val="bullet"/>
      <w:lvlText w:val="•"/>
      <w:lvlJc w:val="left"/>
      <w:pPr>
        <w:ind w:left="2977" w:hanging="358"/>
      </w:pPr>
      <w:rPr>
        <w:rFonts w:hint="default"/>
        <w:lang w:eastAsia="en-US" w:bidi="ar-SA"/>
      </w:rPr>
    </w:lvl>
    <w:lvl w:ilvl="8" w:tplc="5B568682">
      <w:numFmt w:val="bullet"/>
      <w:lvlText w:val="•"/>
      <w:lvlJc w:val="left"/>
      <w:pPr>
        <w:ind w:left="3336" w:hanging="358"/>
      </w:pPr>
      <w:rPr>
        <w:rFonts w:hint="default"/>
        <w:lang w:eastAsia="en-US" w:bidi="ar-SA"/>
      </w:rPr>
    </w:lvl>
  </w:abstractNum>
  <w:abstractNum w:abstractNumId="68" w15:restartNumberingAfterBreak="0">
    <w:nsid w:val="7F1F1841"/>
    <w:multiLevelType w:val="hybridMultilevel"/>
    <w:tmpl w:val="0B704AB4"/>
    <w:lvl w:ilvl="0" w:tplc="9D44C196">
      <w:start w:val="1"/>
      <w:numFmt w:val="decimal"/>
      <w:lvlText w:val="%1)"/>
      <w:lvlJc w:val="left"/>
      <w:pPr>
        <w:ind w:left="135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073" w:hanging="360"/>
      </w:pPr>
    </w:lvl>
    <w:lvl w:ilvl="2" w:tplc="3809001B" w:tentative="1">
      <w:start w:val="1"/>
      <w:numFmt w:val="lowerRoman"/>
      <w:lvlText w:val="%3."/>
      <w:lvlJc w:val="right"/>
      <w:pPr>
        <w:ind w:left="2793" w:hanging="180"/>
      </w:pPr>
    </w:lvl>
    <w:lvl w:ilvl="3" w:tplc="3809000F" w:tentative="1">
      <w:start w:val="1"/>
      <w:numFmt w:val="decimal"/>
      <w:lvlText w:val="%4."/>
      <w:lvlJc w:val="left"/>
      <w:pPr>
        <w:ind w:left="3513" w:hanging="360"/>
      </w:pPr>
    </w:lvl>
    <w:lvl w:ilvl="4" w:tplc="38090019" w:tentative="1">
      <w:start w:val="1"/>
      <w:numFmt w:val="lowerLetter"/>
      <w:lvlText w:val="%5."/>
      <w:lvlJc w:val="left"/>
      <w:pPr>
        <w:ind w:left="4233" w:hanging="360"/>
      </w:pPr>
    </w:lvl>
    <w:lvl w:ilvl="5" w:tplc="3809001B" w:tentative="1">
      <w:start w:val="1"/>
      <w:numFmt w:val="lowerRoman"/>
      <w:lvlText w:val="%6."/>
      <w:lvlJc w:val="right"/>
      <w:pPr>
        <w:ind w:left="4953" w:hanging="180"/>
      </w:pPr>
    </w:lvl>
    <w:lvl w:ilvl="6" w:tplc="3809000F" w:tentative="1">
      <w:start w:val="1"/>
      <w:numFmt w:val="decimal"/>
      <w:lvlText w:val="%7."/>
      <w:lvlJc w:val="left"/>
      <w:pPr>
        <w:ind w:left="5673" w:hanging="360"/>
      </w:pPr>
    </w:lvl>
    <w:lvl w:ilvl="7" w:tplc="38090019" w:tentative="1">
      <w:start w:val="1"/>
      <w:numFmt w:val="lowerLetter"/>
      <w:lvlText w:val="%8."/>
      <w:lvlJc w:val="left"/>
      <w:pPr>
        <w:ind w:left="6393" w:hanging="360"/>
      </w:pPr>
    </w:lvl>
    <w:lvl w:ilvl="8" w:tplc="3809001B" w:tentative="1">
      <w:start w:val="1"/>
      <w:numFmt w:val="lowerRoman"/>
      <w:lvlText w:val="%9."/>
      <w:lvlJc w:val="right"/>
      <w:pPr>
        <w:ind w:left="7113" w:hanging="180"/>
      </w:pPr>
    </w:lvl>
  </w:abstractNum>
  <w:num w:numId="1">
    <w:abstractNumId w:val="34"/>
  </w:num>
  <w:num w:numId="2">
    <w:abstractNumId w:val="3"/>
  </w:num>
  <w:num w:numId="3">
    <w:abstractNumId w:val="1"/>
  </w:num>
  <w:num w:numId="4">
    <w:abstractNumId w:val="66"/>
  </w:num>
  <w:num w:numId="5">
    <w:abstractNumId w:val="12"/>
  </w:num>
  <w:num w:numId="6">
    <w:abstractNumId w:val="5"/>
  </w:num>
  <w:num w:numId="7">
    <w:abstractNumId w:val="24"/>
  </w:num>
  <w:num w:numId="8">
    <w:abstractNumId w:val="40"/>
  </w:num>
  <w:num w:numId="9">
    <w:abstractNumId w:val="62"/>
  </w:num>
  <w:num w:numId="10">
    <w:abstractNumId w:val="65"/>
  </w:num>
  <w:num w:numId="11">
    <w:abstractNumId w:val="7"/>
  </w:num>
  <w:num w:numId="12">
    <w:abstractNumId w:val="8"/>
  </w:num>
  <w:num w:numId="13">
    <w:abstractNumId w:val="59"/>
  </w:num>
  <w:num w:numId="14">
    <w:abstractNumId w:val="63"/>
  </w:num>
  <w:num w:numId="15">
    <w:abstractNumId w:val="60"/>
  </w:num>
  <w:num w:numId="16">
    <w:abstractNumId w:val="14"/>
  </w:num>
  <w:num w:numId="17">
    <w:abstractNumId w:val="61"/>
  </w:num>
  <w:num w:numId="18">
    <w:abstractNumId w:val="18"/>
  </w:num>
  <w:num w:numId="19">
    <w:abstractNumId w:val="2"/>
  </w:num>
  <w:num w:numId="20">
    <w:abstractNumId w:val="50"/>
  </w:num>
  <w:num w:numId="21">
    <w:abstractNumId w:val="68"/>
  </w:num>
  <w:num w:numId="22">
    <w:abstractNumId w:val="58"/>
  </w:num>
  <w:num w:numId="23">
    <w:abstractNumId w:val="44"/>
  </w:num>
  <w:num w:numId="24">
    <w:abstractNumId w:val="29"/>
  </w:num>
  <w:num w:numId="25">
    <w:abstractNumId w:val="48"/>
  </w:num>
  <w:num w:numId="26">
    <w:abstractNumId w:val="6"/>
  </w:num>
  <w:num w:numId="27">
    <w:abstractNumId w:val="37"/>
  </w:num>
  <w:num w:numId="28">
    <w:abstractNumId w:val="45"/>
  </w:num>
  <w:num w:numId="29">
    <w:abstractNumId w:val="52"/>
  </w:num>
  <w:num w:numId="30">
    <w:abstractNumId w:val="19"/>
  </w:num>
  <w:num w:numId="31">
    <w:abstractNumId w:val="57"/>
  </w:num>
  <w:num w:numId="32">
    <w:abstractNumId w:val="11"/>
  </w:num>
  <w:num w:numId="33">
    <w:abstractNumId w:val="30"/>
  </w:num>
  <w:num w:numId="34">
    <w:abstractNumId w:val="64"/>
  </w:num>
  <w:num w:numId="35">
    <w:abstractNumId w:val="27"/>
  </w:num>
  <w:num w:numId="36">
    <w:abstractNumId w:val="43"/>
  </w:num>
  <w:num w:numId="37">
    <w:abstractNumId w:val="28"/>
  </w:num>
  <w:num w:numId="38">
    <w:abstractNumId w:val="38"/>
  </w:num>
  <w:num w:numId="39">
    <w:abstractNumId w:val="51"/>
  </w:num>
  <w:num w:numId="40">
    <w:abstractNumId w:val="33"/>
  </w:num>
  <w:num w:numId="41">
    <w:abstractNumId w:val="56"/>
  </w:num>
  <w:num w:numId="42">
    <w:abstractNumId w:val="47"/>
  </w:num>
  <w:num w:numId="43">
    <w:abstractNumId w:val="16"/>
  </w:num>
  <w:num w:numId="44">
    <w:abstractNumId w:val="36"/>
  </w:num>
  <w:num w:numId="45">
    <w:abstractNumId w:val="25"/>
  </w:num>
  <w:num w:numId="46">
    <w:abstractNumId w:val="9"/>
  </w:num>
  <w:num w:numId="47">
    <w:abstractNumId w:val="26"/>
  </w:num>
  <w:num w:numId="48">
    <w:abstractNumId w:val="13"/>
  </w:num>
  <w:num w:numId="49">
    <w:abstractNumId w:val="23"/>
  </w:num>
  <w:num w:numId="50">
    <w:abstractNumId w:val="17"/>
  </w:num>
  <w:num w:numId="51">
    <w:abstractNumId w:val="54"/>
  </w:num>
  <w:num w:numId="52">
    <w:abstractNumId w:val="0"/>
  </w:num>
  <w:num w:numId="53">
    <w:abstractNumId w:val="67"/>
  </w:num>
  <w:num w:numId="54">
    <w:abstractNumId w:val="53"/>
  </w:num>
  <w:num w:numId="55">
    <w:abstractNumId w:val="32"/>
  </w:num>
  <w:num w:numId="56">
    <w:abstractNumId w:val="15"/>
  </w:num>
  <w:num w:numId="57">
    <w:abstractNumId w:val="20"/>
  </w:num>
  <w:num w:numId="58">
    <w:abstractNumId w:val="49"/>
  </w:num>
  <w:num w:numId="59">
    <w:abstractNumId w:val="4"/>
  </w:num>
  <w:num w:numId="60">
    <w:abstractNumId w:val="10"/>
  </w:num>
  <w:num w:numId="61">
    <w:abstractNumId w:val="35"/>
  </w:num>
  <w:num w:numId="62">
    <w:abstractNumId w:val="46"/>
  </w:num>
  <w:num w:numId="63">
    <w:abstractNumId w:val="42"/>
  </w:num>
  <w:num w:numId="64">
    <w:abstractNumId w:val="31"/>
  </w:num>
  <w:num w:numId="65">
    <w:abstractNumId w:val="39"/>
  </w:num>
  <w:num w:numId="66">
    <w:abstractNumId w:val="21"/>
  </w:num>
  <w:num w:numId="67">
    <w:abstractNumId w:val="41"/>
  </w:num>
  <w:num w:numId="68">
    <w:abstractNumId w:val="55"/>
  </w:num>
  <w:num w:numId="69">
    <w:abstractNumId w:val="22"/>
  </w:num>
  <w:numIdMacAtCleanup w:val="6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0"/>
  <w:hideSpellingErrors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sDQwNTcwMzMwMbWwMLRU0lEKTi0uzszPAykwrAUAyB4nfSwAAAA="/>
  </w:docVars>
  <w:rsids>
    <w:rsidRoot w:val="008F7292"/>
    <w:rsid w:val="00000485"/>
    <w:rsid w:val="00000891"/>
    <w:rsid w:val="0000264F"/>
    <w:rsid w:val="00003545"/>
    <w:rsid w:val="0000399B"/>
    <w:rsid w:val="000047E4"/>
    <w:rsid w:val="000055EB"/>
    <w:rsid w:val="000070F2"/>
    <w:rsid w:val="00007F04"/>
    <w:rsid w:val="00011090"/>
    <w:rsid w:val="000123C6"/>
    <w:rsid w:val="00012A72"/>
    <w:rsid w:val="00013364"/>
    <w:rsid w:val="000136D8"/>
    <w:rsid w:val="00013C41"/>
    <w:rsid w:val="00014A76"/>
    <w:rsid w:val="00015E70"/>
    <w:rsid w:val="000161D6"/>
    <w:rsid w:val="00016583"/>
    <w:rsid w:val="00021561"/>
    <w:rsid w:val="0002158D"/>
    <w:rsid w:val="000241A9"/>
    <w:rsid w:val="00024712"/>
    <w:rsid w:val="00024C86"/>
    <w:rsid w:val="00031707"/>
    <w:rsid w:val="000325F4"/>
    <w:rsid w:val="0003511D"/>
    <w:rsid w:val="000357D8"/>
    <w:rsid w:val="00036AAD"/>
    <w:rsid w:val="00043C67"/>
    <w:rsid w:val="0004584C"/>
    <w:rsid w:val="00045A27"/>
    <w:rsid w:val="000460D2"/>
    <w:rsid w:val="00050640"/>
    <w:rsid w:val="00050764"/>
    <w:rsid w:val="00050D65"/>
    <w:rsid w:val="00064064"/>
    <w:rsid w:val="00064236"/>
    <w:rsid w:val="00064242"/>
    <w:rsid w:val="00065AEB"/>
    <w:rsid w:val="00067202"/>
    <w:rsid w:val="000733D1"/>
    <w:rsid w:val="000742C8"/>
    <w:rsid w:val="00074527"/>
    <w:rsid w:val="00080300"/>
    <w:rsid w:val="00080ABA"/>
    <w:rsid w:val="00081906"/>
    <w:rsid w:val="000830CB"/>
    <w:rsid w:val="000840B3"/>
    <w:rsid w:val="00084C5A"/>
    <w:rsid w:val="0008518A"/>
    <w:rsid w:val="00085F5B"/>
    <w:rsid w:val="0008745C"/>
    <w:rsid w:val="00090025"/>
    <w:rsid w:val="00091D69"/>
    <w:rsid w:val="00092BDA"/>
    <w:rsid w:val="0009502A"/>
    <w:rsid w:val="00096C41"/>
    <w:rsid w:val="0009711F"/>
    <w:rsid w:val="00097EEE"/>
    <w:rsid w:val="000A043A"/>
    <w:rsid w:val="000A0B7A"/>
    <w:rsid w:val="000A0C4C"/>
    <w:rsid w:val="000A178F"/>
    <w:rsid w:val="000A276A"/>
    <w:rsid w:val="000A28AB"/>
    <w:rsid w:val="000A4752"/>
    <w:rsid w:val="000A5530"/>
    <w:rsid w:val="000A5EA7"/>
    <w:rsid w:val="000A760B"/>
    <w:rsid w:val="000A7A32"/>
    <w:rsid w:val="000B045D"/>
    <w:rsid w:val="000B208F"/>
    <w:rsid w:val="000B397F"/>
    <w:rsid w:val="000B4B19"/>
    <w:rsid w:val="000B4F3E"/>
    <w:rsid w:val="000B520D"/>
    <w:rsid w:val="000B59CB"/>
    <w:rsid w:val="000B5E56"/>
    <w:rsid w:val="000B692A"/>
    <w:rsid w:val="000B7BD7"/>
    <w:rsid w:val="000C072C"/>
    <w:rsid w:val="000C0769"/>
    <w:rsid w:val="000C0C4C"/>
    <w:rsid w:val="000C351F"/>
    <w:rsid w:val="000C3B20"/>
    <w:rsid w:val="000C3BEC"/>
    <w:rsid w:val="000C6A42"/>
    <w:rsid w:val="000C6AD5"/>
    <w:rsid w:val="000D16CC"/>
    <w:rsid w:val="000D2072"/>
    <w:rsid w:val="000D2244"/>
    <w:rsid w:val="000D2924"/>
    <w:rsid w:val="000D4FBF"/>
    <w:rsid w:val="000D5100"/>
    <w:rsid w:val="000D7963"/>
    <w:rsid w:val="000E01BD"/>
    <w:rsid w:val="000E090E"/>
    <w:rsid w:val="000E472A"/>
    <w:rsid w:val="000E63A4"/>
    <w:rsid w:val="000E70C1"/>
    <w:rsid w:val="000E7468"/>
    <w:rsid w:val="000F0B59"/>
    <w:rsid w:val="000F1756"/>
    <w:rsid w:val="000F3672"/>
    <w:rsid w:val="000F3985"/>
    <w:rsid w:val="000F4674"/>
    <w:rsid w:val="000F4797"/>
    <w:rsid w:val="000F5A17"/>
    <w:rsid w:val="000F680D"/>
    <w:rsid w:val="000F6B93"/>
    <w:rsid w:val="000F7259"/>
    <w:rsid w:val="000F75B9"/>
    <w:rsid w:val="00101A5D"/>
    <w:rsid w:val="00101E89"/>
    <w:rsid w:val="00101F88"/>
    <w:rsid w:val="00102A46"/>
    <w:rsid w:val="001036E1"/>
    <w:rsid w:val="00104BC7"/>
    <w:rsid w:val="00104FBF"/>
    <w:rsid w:val="00106312"/>
    <w:rsid w:val="00106B0C"/>
    <w:rsid w:val="00106CB7"/>
    <w:rsid w:val="0010733B"/>
    <w:rsid w:val="00110195"/>
    <w:rsid w:val="00111035"/>
    <w:rsid w:val="00112699"/>
    <w:rsid w:val="001129F7"/>
    <w:rsid w:val="001132D4"/>
    <w:rsid w:val="00113528"/>
    <w:rsid w:val="00113A09"/>
    <w:rsid w:val="0011521C"/>
    <w:rsid w:val="0011582A"/>
    <w:rsid w:val="00115C9B"/>
    <w:rsid w:val="00117657"/>
    <w:rsid w:val="00117CEC"/>
    <w:rsid w:val="00117F73"/>
    <w:rsid w:val="001204B6"/>
    <w:rsid w:val="00122E45"/>
    <w:rsid w:val="00123A40"/>
    <w:rsid w:val="00124EF4"/>
    <w:rsid w:val="001264F9"/>
    <w:rsid w:val="0012773A"/>
    <w:rsid w:val="001324A1"/>
    <w:rsid w:val="001338EF"/>
    <w:rsid w:val="001347D1"/>
    <w:rsid w:val="001360AB"/>
    <w:rsid w:val="00136C1B"/>
    <w:rsid w:val="00136CC6"/>
    <w:rsid w:val="00137344"/>
    <w:rsid w:val="00137D42"/>
    <w:rsid w:val="001403C7"/>
    <w:rsid w:val="00140712"/>
    <w:rsid w:val="0014122C"/>
    <w:rsid w:val="00143331"/>
    <w:rsid w:val="0014441E"/>
    <w:rsid w:val="00145299"/>
    <w:rsid w:val="001503C1"/>
    <w:rsid w:val="00150648"/>
    <w:rsid w:val="00150C1F"/>
    <w:rsid w:val="00150FA4"/>
    <w:rsid w:val="00151AC3"/>
    <w:rsid w:val="00151F00"/>
    <w:rsid w:val="00152255"/>
    <w:rsid w:val="0015412E"/>
    <w:rsid w:val="00155698"/>
    <w:rsid w:val="00155A44"/>
    <w:rsid w:val="00157CBD"/>
    <w:rsid w:val="00161E34"/>
    <w:rsid w:val="0016206D"/>
    <w:rsid w:val="001627D8"/>
    <w:rsid w:val="00162A41"/>
    <w:rsid w:val="00162E40"/>
    <w:rsid w:val="00165057"/>
    <w:rsid w:val="001653DA"/>
    <w:rsid w:val="001654BA"/>
    <w:rsid w:val="00165B74"/>
    <w:rsid w:val="00166143"/>
    <w:rsid w:val="00166D81"/>
    <w:rsid w:val="00166E0C"/>
    <w:rsid w:val="00167716"/>
    <w:rsid w:val="00167965"/>
    <w:rsid w:val="00170124"/>
    <w:rsid w:val="00170EB2"/>
    <w:rsid w:val="001711E9"/>
    <w:rsid w:val="00171D6B"/>
    <w:rsid w:val="0017231C"/>
    <w:rsid w:val="0017237C"/>
    <w:rsid w:val="00172B4B"/>
    <w:rsid w:val="00175F9F"/>
    <w:rsid w:val="001770F4"/>
    <w:rsid w:val="00177660"/>
    <w:rsid w:val="001779C9"/>
    <w:rsid w:val="00177CAD"/>
    <w:rsid w:val="00177FF7"/>
    <w:rsid w:val="001811FF"/>
    <w:rsid w:val="00181648"/>
    <w:rsid w:val="00182796"/>
    <w:rsid w:val="00182B39"/>
    <w:rsid w:val="001832F4"/>
    <w:rsid w:val="0018351A"/>
    <w:rsid w:val="001869A8"/>
    <w:rsid w:val="00187883"/>
    <w:rsid w:val="00187B06"/>
    <w:rsid w:val="001912D4"/>
    <w:rsid w:val="00191FC7"/>
    <w:rsid w:val="00192D36"/>
    <w:rsid w:val="00194E6B"/>
    <w:rsid w:val="00195940"/>
    <w:rsid w:val="00195CF4"/>
    <w:rsid w:val="0019710C"/>
    <w:rsid w:val="001977DA"/>
    <w:rsid w:val="001A13C0"/>
    <w:rsid w:val="001A19EC"/>
    <w:rsid w:val="001A1D2C"/>
    <w:rsid w:val="001A256E"/>
    <w:rsid w:val="001A2B92"/>
    <w:rsid w:val="001A31EA"/>
    <w:rsid w:val="001A55C2"/>
    <w:rsid w:val="001A5CA8"/>
    <w:rsid w:val="001A6CE3"/>
    <w:rsid w:val="001A73DA"/>
    <w:rsid w:val="001A7824"/>
    <w:rsid w:val="001A7D89"/>
    <w:rsid w:val="001B0034"/>
    <w:rsid w:val="001B0E76"/>
    <w:rsid w:val="001B22E2"/>
    <w:rsid w:val="001B362B"/>
    <w:rsid w:val="001B4E2B"/>
    <w:rsid w:val="001B6880"/>
    <w:rsid w:val="001B688C"/>
    <w:rsid w:val="001B7C5B"/>
    <w:rsid w:val="001C002F"/>
    <w:rsid w:val="001C0D72"/>
    <w:rsid w:val="001C1687"/>
    <w:rsid w:val="001C2D14"/>
    <w:rsid w:val="001C30D3"/>
    <w:rsid w:val="001C626C"/>
    <w:rsid w:val="001C7449"/>
    <w:rsid w:val="001C77FB"/>
    <w:rsid w:val="001D04E8"/>
    <w:rsid w:val="001D15C2"/>
    <w:rsid w:val="001D16BE"/>
    <w:rsid w:val="001D173E"/>
    <w:rsid w:val="001D2525"/>
    <w:rsid w:val="001D331A"/>
    <w:rsid w:val="001D5189"/>
    <w:rsid w:val="001D69E3"/>
    <w:rsid w:val="001D6E3A"/>
    <w:rsid w:val="001D7464"/>
    <w:rsid w:val="001E0718"/>
    <w:rsid w:val="001E0D32"/>
    <w:rsid w:val="001E1674"/>
    <w:rsid w:val="001E2E29"/>
    <w:rsid w:val="001E323F"/>
    <w:rsid w:val="001E3B82"/>
    <w:rsid w:val="001E3F85"/>
    <w:rsid w:val="001E404A"/>
    <w:rsid w:val="001E5E3A"/>
    <w:rsid w:val="001E679B"/>
    <w:rsid w:val="001E6C67"/>
    <w:rsid w:val="001F2009"/>
    <w:rsid w:val="001F236D"/>
    <w:rsid w:val="001F34A0"/>
    <w:rsid w:val="001F4135"/>
    <w:rsid w:val="001F4652"/>
    <w:rsid w:val="001F6C89"/>
    <w:rsid w:val="001F7778"/>
    <w:rsid w:val="001F7B0E"/>
    <w:rsid w:val="001F7B73"/>
    <w:rsid w:val="002024E5"/>
    <w:rsid w:val="00202F51"/>
    <w:rsid w:val="00203302"/>
    <w:rsid w:val="002037B7"/>
    <w:rsid w:val="0020442A"/>
    <w:rsid w:val="00205206"/>
    <w:rsid w:val="002057DD"/>
    <w:rsid w:val="002061BC"/>
    <w:rsid w:val="00206753"/>
    <w:rsid w:val="00207867"/>
    <w:rsid w:val="0021146D"/>
    <w:rsid w:val="00215411"/>
    <w:rsid w:val="00217343"/>
    <w:rsid w:val="00217903"/>
    <w:rsid w:val="00220053"/>
    <w:rsid w:val="00220F84"/>
    <w:rsid w:val="002211E1"/>
    <w:rsid w:val="0022225A"/>
    <w:rsid w:val="0022284B"/>
    <w:rsid w:val="00222B62"/>
    <w:rsid w:val="002234E0"/>
    <w:rsid w:val="0022414C"/>
    <w:rsid w:val="00225937"/>
    <w:rsid w:val="00227178"/>
    <w:rsid w:val="0022785B"/>
    <w:rsid w:val="00227947"/>
    <w:rsid w:val="002303DB"/>
    <w:rsid w:val="0023150E"/>
    <w:rsid w:val="00231712"/>
    <w:rsid w:val="002318A9"/>
    <w:rsid w:val="0023316E"/>
    <w:rsid w:val="00233C96"/>
    <w:rsid w:val="00235274"/>
    <w:rsid w:val="00240514"/>
    <w:rsid w:val="00242512"/>
    <w:rsid w:val="0024257E"/>
    <w:rsid w:val="002431C5"/>
    <w:rsid w:val="0024415D"/>
    <w:rsid w:val="00244A10"/>
    <w:rsid w:val="00244F53"/>
    <w:rsid w:val="002471B1"/>
    <w:rsid w:val="002502C3"/>
    <w:rsid w:val="00251CA2"/>
    <w:rsid w:val="00251D95"/>
    <w:rsid w:val="00252647"/>
    <w:rsid w:val="002535C9"/>
    <w:rsid w:val="00253F38"/>
    <w:rsid w:val="00254FC9"/>
    <w:rsid w:val="002551A9"/>
    <w:rsid w:val="00255C18"/>
    <w:rsid w:val="00260528"/>
    <w:rsid w:val="00260772"/>
    <w:rsid w:val="002607AE"/>
    <w:rsid w:val="002609C2"/>
    <w:rsid w:val="00261975"/>
    <w:rsid w:val="00262E98"/>
    <w:rsid w:val="002630BE"/>
    <w:rsid w:val="00263D0D"/>
    <w:rsid w:val="002643B6"/>
    <w:rsid w:val="00265B22"/>
    <w:rsid w:val="002669A7"/>
    <w:rsid w:val="00270095"/>
    <w:rsid w:val="0027038B"/>
    <w:rsid w:val="00271C89"/>
    <w:rsid w:val="00271E34"/>
    <w:rsid w:val="00271FBB"/>
    <w:rsid w:val="00272393"/>
    <w:rsid w:val="00272532"/>
    <w:rsid w:val="00273FC9"/>
    <w:rsid w:val="00277696"/>
    <w:rsid w:val="0028138D"/>
    <w:rsid w:val="00287571"/>
    <w:rsid w:val="002901EC"/>
    <w:rsid w:val="00291533"/>
    <w:rsid w:val="002919EF"/>
    <w:rsid w:val="00291BEA"/>
    <w:rsid w:val="002952EA"/>
    <w:rsid w:val="00296DB7"/>
    <w:rsid w:val="00297C3E"/>
    <w:rsid w:val="002A04E9"/>
    <w:rsid w:val="002A1D89"/>
    <w:rsid w:val="002A2175"/>
    <w:rsid w:val="002A2556"/>
    <w:rsid w:val="002A44D7"/>
    <w:rsid w:val="002A4621"/>
    <w:rsid w:val="002A7E19"/>
    <w:rsid w:val="002B010F"/>
    <w:rsid w:val="002B0C24"/>
    <w:rsid w:val="002B27E0"/>
    <w:rsid w:val="002B31FC"/>
    <w:rsid w:val="002B3AE3"/>
    <w:rsid w:val="002B43D1"/>
    <w:rsid w:val="002B46BB"/>
    <w:rsid w:val="002B58D8"/>
    <w:rsid w:val="002B7914"/>
    <w:rsid w:val="002B7B94"/>
    <w:rsid w:val="002C03A8"/>
    <w:rsid w:val="002C04BB"/>
    <w:rsid w:val="002C18F9"/>
    <w:rsid w:val="002C372D"/>
    <w:rsid w:val="002C3FEF"/>
    <w:rsid w:val="002C4836"/>
    <w:rsid w:val="002C73B1"/>
    <w:rsid w:val="002C7EED"/>
    <w:rsid w:val="002D0E82"/>
    <w:rsid w:val="002D28EE"/>
    <w:rsid w:val="002D2CE0"/>
    <w:rsid w:val="002D4301"/>
    <w:rsid w:val="002D596A"/>
    <w:rsid w:val="002D7BCD"/>
    <w:rsid w:val="002E0DBA"/>
    <w:rsid w:val="002E1229"/>
    <w:rsid w:val="002E17CD"/>
    <w:rsid w:val="002E1962"/>
    <w:rsid w:val="002E2820"/>
    <w:rsid w:val="002E2A1F"/>
    <w:rsid w:val="002E411A"/>
    <w:rsid w:val="002E4813"/>
    <w:rsid w:val="002E4AFE"/>
    <w:rsid w:val="002E4F53"/>
    <w:rsid w:val="002E574C"/>
    <w:rsid w:val="002E5B9A"/>
    <w:rsid w:val="002F0D1C"/>
    <w:rsid w:val="002F2068"/>
    <w:rsid w:val="002F2636"/>
    <w:rsid w:val="002F4308"/>
    <w:rsid w:val="002F5E9C"/>
    <w:rsid w:val="002F6EE2"/>
    <w:rsid w:val="002F714C"/>
    <w:rsid w:val="002F768A"/>
    <w:rsid w:val="00301480"/>
    <w:rsid w:val="00301CA1"/>
    <w:rsid w:val="003029FB"/>
    <w:rsid w:val="003050DA"/>
    <w:rsid w:val="00311118"/>
    <w:rsid w:val="00311BB3"/>
    <w:rsid w:val="00311C7C"/>
    <w:rsid w:val="00313038"/>
    <w:rsid w:val="00313783"/>
    <w:rsid w:val="00313F5D"/>
    <w:rsid w:val="00316757"/>
    <w:rsid w:val="00317617"/>
    <w:rsid w:val="00320414"/>
    <w:rsid w:val="0032050E"/>
    <w:rsid w:val="0032068E"/>
    <w:rsid w:val="00321FB2"/>
    <w:rsid w:val="00322A1D"/>
    <w:rsid w:val="00323D10"/>
    <w:rsid w:val="00330294"/>
    <w:rsid w:val="00330709"/>
    <w:rsid w:val="00331DC6"/>
    <w:rsid w:val="00332BDE"/>
    <w:rsid w:val="00332C70"/>
    <w:rsid w:val="00333251"/>
    <w:rsid w:val="00333379"/>
    <w:rsid w:val="00333695"/>
    <w:rsid w:val="00333768"/>
    <w:rsid w:val="00334DA4"/>
    <w:rsid w:val="0034181A"/>
    <w:rsid w:val="00341C58"/>
    <w:rsid w:val="00342364"/>
    <w:rsid w:val="00342B73"/>
    <w:rsid w:val="003437F9"/>
    <w:rsid w:val="003449D3"/>
    <w:rsid w:val="003459F8"/>
    <w:rsid w:val="00350822"/>
    <w:rsid w:val="0035194C"/>
    <w:rsid w:val="00352CB1"/>
    <w:rsid w:val="0035323D"/>
    <w:rsid w:val="00353325"/>
    <w:rsid w:val="0035403E"/>
    <w:rsid w:val="00354FD1"/>
    <w:rsid w:val="003550B1"/>
    <w:rsid w:val="003563C0"/>
    <w:rsid w:val="003573F8"/>
    <w:rsid w:val="0036045D"/>
    <w:rsid w:val="003626E2"/>
    <w:rsid w:val="00363406"/>
    <w:rsid w:val="00364072"/>
    <w:rsid w:val="00364991"/>
    <w:rsid w:val="00367FED"/>
    <w:rsid w:val="0037112D"/>
    <w:rsid w:val="003735DD"/>
    <w:rsid w:val="003745D1"/>
    <w:rsid w:val="003746A7"/>
    <w:rsid w:val="00375208"/>
    <w:rsid w:val="00375B13"/>
    <w:rsid w:val="003775D0"/>
    <w:rsid w:val="0038177E"/>
    <w:rsid w:val="00383022"/>
    <w:rsid w:val="0038333A"/>
    <w:rsid w:val="00383409"/>
    <w:rsid w:val="0038387D"/>
    <w:rsid w:val="00384896"/>
    <w:rsid w:val="00386D19"/>
    <w:rsid w:val="003877E6"/>
    <w:rsid w:val="00391155"/>
    <w:rsid w:val="003913D3"/>
    <w:rsid w:val="00392D79"/>
    <w:rsid w:val="003939AD"/>
    <w:rsid w:val="00394EDF"/>
    <w:rsid w:val="00395589"/>
    <w:rsid w:val="00395DF3"/>
    <w:rsid w:val="00396020"/>
    <w:rsid w:val="00396CE3"/>
    <w:rsid w:val="00396F81"/>
    <w:rsid w:val="003A1A73"/>
    <w:rsid w:val="003A1E6B"/>
    <w:rsid w:val="003A2615"/>
    <w:rsid w:val="003A2946"/>
    <w:rsid w:val="003A2C83"/>
    <w:rsid w:val="003A2CFE"/>
    <w:rsid w:val="003A42A3"/>
    <w:rsid w:val="003A589C"/>
    <w:rsid w:val="003A5A90"/>
    <w:rsid w:val="003B043F"/>
    <w:rsid w:val="003B2B3E"/>
    <w:rsid w:val="003B392B"/>
    <w:rsid w:val="003B4455"/>
    <w:rsid w:val="003B4B87"/>
    <w:rsid w:val="003C117C"/>
    <w:rsid w:val="003C128E"/>
    <w:rsid w:val="003C180B"/>
    <w:rsid w:val="003C3610"/>
    <w:rsid w:val="003C3C05"/>
    <w:rsid w:val="003C41BF"/>
    <w:rsid w:val="003C501D"/>
    <w:rsid w:val="003C5591"/>
    <w:rsid w:val="003C6106"/>
    <w:rsid w:val="003C6745"/>
    <w:rsid w:val="003C697C"/>
    <w:rsid w:val="003C79AA"/>
    <w:rsid w:val="003D1C57"/>
    <w:rsid w:val="003D277A"/>
    <w:rsid w:val="003D2993"/>
    <w:rsid w:val="003D47C6"/>
    <w:rsid w:val="003D64D6"/>
    <w:rsid w:val="003D6F50"/>
    <w:rsid w:val="003D717C"/>
    <w:rsid w:val="003D7DA0"/>
    <w:rsid w:val="003E093A"/>
    <w:rsid w:val="003E1008"/>
    <w:rsid w:val="003E1440"/>
    <w:rsid w:val="003E1E4B"/>
    <w:rsid w:val="003E2B8A"/>
    <w:rsid w:val="003E37A0"/>
    <w:rsid w:val="003E3A7B"/>
    <w:rsid w:val="003E3F8E"/>
    <w:rsid w:val="003E3FCC"/>
    <w:rsid w:val="003E565C"/>
    <w:rsid w:val="003E6EF1"/>
    <w:rsid w:val="003E7A0D"/>
    <w:rsid w:val="003F0637"/>
    <w:rsid w:val="003F0E08"/>
    <w:rsid w:val="003F17E5"/>
    <w:rsid w:val="003F1F9F"/>
    <w:rsid w:val="003F495A"/>
    <w:rsid w:val="003F5467"/>
    <w:rsid w:val="003F5B0E"/>
    <w:rsid w:val="003F5E34"/>
    <w:rsid w:val="004002D6"/>
    <w:rsid w:val="00400EF6"/>
    <w:rsid w:val="00402840"/>
    <w:rsid w:val="00402C5E"/>
    <w:rsid w:val="00403E40"/>
    <w:rsid w:val="00404380"/>
    <w:rsid w:val="0040450A"/>
    <w:rsid w:val="004048E5"/>
    <w:rsid w:val="004127CE"/>
    <w:rsid w:val="00412EB6"/>
    <w:rsid w:val="004135FD"/>
    <w:rsid w:val="00414DAB"/>
    <w:rsid w:val="00417119"/>
    <w:rsid w:val="0041787C"/>
    <w:rsid w:val="0042098E"/>
    <w:rsid w:val="00421205"/>
    <w:rsid w:val="00422C70"/>
    <w:rsid w:val="00422F7A"/>
    <w:rsid w:val="0042566D"/>
    <w:rsid w:val="00425C39"/>
    <w:rsid w:val="00425E9C"/>
    <w:rsid w:val="0042652A"/>
    <w:rsid w:val="0043234E"/>
    <w:rsid w:val="004336C5"/>
    <w:rsid w:val="00433763"/>
    <w:rsid w:val="004341DD"/>
    <w:rsid w:val="00434DC1"/>
    <w:rsid w:val="00435101"/>
    <w:rsid w:val="004358E4"/>
    <w:rsid w:val="00435E58"/>
    <w:rsid w:val="0043736F"/>
    <w:rsid w:val="004412B5"/>
    <w:rsid w:val="00441C80"/>
    <w:rsid w:val="00441CB6"/>
    <w:rsid w:val="00441F36"/>
    <w:rsid w:val="00442D39"/>
    <w:rsid w:val="004466BD"/>
    <w:rsid w:val="00447938"/>
    <w:rsid w:val="00447DE0"/>
    <w:rsid w:val="0045064D"/>
    <w:rsid w:val="004506FA"/>
    <w:rsid w:val="00450EE9"/>
    <w:rsid w:val="004524F6"/>
    <w:rsid w:val="0045316C"/>
    <w:rsid w:val="00454184"/>
    <w:rsid w:val="00454B8E"/>
    <w:rsid w:val="00454EC6"/>
    <w:rsid w:val="004556E9"/>
    <w:rsid w:val="00455FA7"/>
    <w:rsid w:val="00461803"/>
    <w:rsid w:val="0046391E"/>
    <w:rsid w:val="00464627"/>
    <w:rsid w:val="00467574"/>
    <w:rsid w:val="00471F35"/>
    <w:rsid w:val="00471F51"/>
    <w:rsid w:val="004724B5"/>
    <w:rsid w:val="00472536"/>
    <w:rsid w:val="004725B2"/>
    <w:rsid w:val="00474057"/>
    <w:rsid w:val="0047464A"/>
    <w:rsid w:val="004762E7"/>
    <w:rsid w:val="00476A36"/>
    <w:rsid w:val="004772D1"/>
    <w:rsid w:val="00477405"/>
    <w:rsid w:val="004806E3"/>
    <w:rsid w:val="00480A76"/>
    <w:rsid w:val="00482303"/>
    <w:rsid w:val="004829F6"/>
    <w:rsid w:val="00482BD4"/>
    <w:rsid w:val="00484168"/>
    <w:rsid w:val="00484445"/>
    <w:rsid w:val="00486444"/>
    <w:rsid w:val="00487BF7"/>
    <w:rsid w:val="00490289"/>
    <w:rsid w:val="00491216"/>
    <w:rsid w:val="00491BE3"/>
    <w:rsid w:val="00493CE3"/>
    <w:rsid w:val="00495B40"/>
    <w:rsid w:val="00495C8D"/>
    <w:rsid w:val="004961C5"/>
    <w:rsid w:val="00496CBD"/>
    <w:rsid w:val="004A0B83"/>
    <w:rsid w:val="004A2A72"/>
    <w:rsid w:val="004A345A"/>
    <w:rsid w:val="004A59EE"/>
    <w:rsid w:val="004A70C9"/>
    <w:rsid w:val="004A72A0"/>
    <w:rsid w:val="004B12FE"/>
    <w:rsid w:val="004B1621"/>
    <w:rsid w:val="004B16AC"/>
    <w:rsid w:val="004B21F4"/>
    <w:rsid w:val="004B3D25"/>
    <w:rsid w:val="004B5035"/>
    <w:rsid w:val="004B57FD"/>
    <w:rsid w:val="004B60F8"/>
    <w:rsid w:val="004B67B1"/>
    <w:rsid w:val="004B6D30"/>
    <w:rsid w:val="004B7B26"/>
    <w:rsid w:val="004C05C9"/>
    <w:rsid w:val="004C0770"/>
    <w:rsid w:val="004C1B75"/>
    <w:rsid w:val="004C254D"/>
    <w:rsid w:val="004C38F5"/>
    <w:rsid w:val="004C6871"/>
    <w:rsid w:val="004C6D7F"/>
    <w:rsid w:val="004C7152"/>
    <w:rsid w:val="004D275E"/>
    <w:rsid w:val="004D2765"/>
    <w:rsid w:val="004D2CC0"/>
    <w:rsid w:val="004D37D5"/>
    <w:rsid w:val="004D3FDF"/>
    <w:rsid w:val="004D519A"/>
    <w:rsid w:val="004D5B83"/>
    <w:rsid w:val="004D7028"/>
    <w:rsid w:val="004E0587"/>
    <w:rsid w:val="004E140B"/>
    <w:rsid w:val="004E1685"/>
    <w:rsid w:val="004E1A3F"/>
    <w:rsid w:val="004E23D9"/>
    <w:rsid w:val="004E2FAD"/>
    <w:rsid w:val="004E3157"/>
    <w:rsid w:val="004E40FC"/>
    <w:rsid w:val="004E4C94"/>
    <w:rsid w:val="004E6EE8"/>
    <w:rsid w:val="004E7AAC"/>
    <w:rsid w:val="004E7F66"/>
    <w:rsid w:val="004F074F"/>
    <w:rsid w:val="004F131C"/>
    <w:rsid w:val="004F2684"/>
    <w:rsid w:val="004F27F8"/>
    <w:rsid w:val="004F3155"/>
    <w:rsid w:val="004F54BC"/>
    <w:rsid w:val="004F5935"/>
    <w:rsid w:val="004F7475"/>
    <w:rsid w:val="004F7E10"/>
    <w:rsid w:val="0050142E"/>
    <w:rsid w:val="00502060"/>
    <w:rsid w:val="0050207E"/>
    <w:rsid w:val="00502EA9"/>
    <w:rsid w:val="00504602"/>
    <w:rsid w:val="00505424"/>
    <w:rsid w:val="00507422"/>
    <w:rsid w:val="00510363"/>
    <w:rsid w:val="005103C9"/>
    <w:rsid w:val="00510B30"/>
    <w:rsid w:val="00511A6B"/>
    <w:rsid w:val="0051293D"/>
    <w:rsid w:val="00512B98"/>
    <w:rsid w:val="005162AD"/>
    <w:rsid w:val="00520DB6"/>
    <w:rsid w:val="00521922"/>
    <w:rsid w:val="00521D4B"/>
    <w:rsid w:val="005220FA"/>
    <w:rsid w:val="00523613"/>
    <w:rsid w:val="00523B7F"/>
    <w:rsid w:val="00525FB1"/>
    <w:rsid w:val="00526DE3"/>
    <w:rsid w:val="00527A21"/>
    <w:rsid w:val="00530A21"/>
    <w:rsid w:val="005312DA"/>
    <w:rsid w:val="005314EC"/>
    <w:rsid w:val="00532A28"/>
    <w:rsid w:val="005353E8"/>
    <w:rsid w:val="005355CE"/>
    <w:rsid w:val="0053571A"/>
    <w:rsid w:val="00536C61"/>
    <w:rsid w:val="00537D68"/>
    <w:rsid w:val="00540798"/>
    <w:rsid w:val="00540811"/>
    <w:rsid w:val="005411EE"/>
    <w:rsid w:val="00541741"/>
    <w:rsid w:val="0054181D"/>
    <w:rsid w:val="005427A7"/>
    <w:rsid w:val="005433AA"/>
    <w:rsid w:val="00545DB9"/>
    <w:rsid w:val="00547793"/>
    <w:rsid w:val="005478F4"/>
    <w:rsid w:val="00550117"/>
    <w:rsid w:val="00550A21"/>
    <w:rsid w:val="005512DA"/>
    <w:rsid w:val="00553674"/>
    <w:rsid w:val="00555F50"/>
    <w:rsid w:val="0055602A"/>
    <w:rsid w:val="00557E38"/>
    <w:rsid w:val="0056031C"/>
    <w:rsid w:val="00561279"/>
    <w:rsid w:val="00562B0A"/>
    <w:rsid w:val="005645E0"/>
    <w:rsid w:val="005656F5"/>
    <w:rsid w:val="0057055A"/>
    <w:rsid w:val="00570955"/>
    <w:rsid w:val="00570A9A"/>
    <w:rsid w:val="00570C16"/>
    <w:rsid w:val="005714B9"/>
    <w:rsid w:val="005716B7"/>
    <w:rsid w:val="00571B5D"/>
    <w:rsid w:val="005721F0"/>
    <w:rsid w:val="005745EE"/>
    <w:rsid w:val="00576F4C"/>
    <w:rsid w:val="0058138D"/>
    <w:rsid w:val="005827B5"/>
    <w:rsid w:val="00582D4F"/>
    <w:rsid w:val="00583866"/>
    <w:rsid w:val="0058388B"/>
    <w:rsid w:val="00584E41"/>
    <w:rsid w:val="00584EA7"/>
    <w:rsid w:val="005858A6"/>
    <w:rsid w:val="00585FE9"/>
    <w:rsid w:val="00586197"/>
    <w:rsid w:val="00586CD6"/>
    <w:rsid w:val="00586F78"/>
    <w:rsid w:val="00587279"/>
    <w:rsid w:val="00587872"/>
    <w:rsid w:val="00587D05"/>
    <w:rsid w:val="00593403"/>
    <w:rsid w:val="0059370D"/>
    <w:rsid w:val="005937DB"/>
    <w:rsid w:val="0059421B"/>
    <w:rsid w:val="005954BA"/>
    <w:rsid w:val="005954D5"/>
    <w:rsid w:val="00595F5C"/>
    <w:rsid w:val="0059696F"/>
    <w:rsid w:val="0059771B"/>
    <w:rsid w:val="00597836"/>
    <w:rsid w:val="00597FD9"/>
    <w:rsid w:val="005A1CBE"/>
    <w:rsid w:val="005A3DAF"/>
    <w:rsid w:val="005A50D6"/>
    <w:rsid w:val="005A5D7E"/>
    <w:rsid w:val="005B0256"/>
    <w:rsid w:val="005B0BFE"/>
    <w:rsid w:val="005B1E3C"/>
    <w:rsid w:val="005B2A8B"/>
    <w:rsid w:val="005B2F17"/>
    <w:rsid w:val="005B46DB"/>
    <w:rsid w:val="005B5E28"/>
    <w:rsid w:val="005B5FE6"/>
    <w:rsid w:val="005B7139"/>
    <w:rsid w:val="005C2043"/>
    <w:rsid w:val="005C4231"/>
    <w:rsid w:val="005C4359"/>
    <w:rsid w:val="005C4865"/>
    <w:rsid w:val="005D29EA"/>
    <w:rsid w:val="005D5406"/>
    <w:rsid w:val="005D7FAA"/>
    <w:rsid w:val="005E11FB"/>
    <w:rsid w:val="005E1BF0"/>
    <w:rsid w:val="005E2474"/>
    <w:rsid w:val="005E2CBD"/>
    <w:rsid w:val="005E380C"/>
    <w:rsid w:val="005E42D1"/>
    <w:rsid w:val="005E4949"/>
    <w:rsid w:val="005E5D53"/>
    <w:rsid w:val="005E5F4B"/>
    <w:rsid w:val="005E636C"/>
    <w:rsid w:val="005E7207"/>
    <w:rsid w:val="005E725E"/>
    <w:rsid w:val="005F072C"/>
    <w:rsid w:val="005F0AEE"/>
    <w:rsid w:val="005F0F9C"/>
    <w:rsid w:val="005F1669"/>
    <w:rsid w:val="005F1AB4"/>
    <w:rsid w:val="005F21DC"/>
    <w:rsid w:val="005F2202"/>
    <w:rsid w:val="005F222E"/>
    <w:rsid w:val="005F2558"/>
    <w:rsid w:val="005F2E8C"/>
    <w:rsid w:val="005F314A"/>
    <w:rsid w:val="005F3869"/>
    <w:rsid w:val="005F45AF"/>
    <w:rsid w:val="005F58A1"/>
    <w:rsid w:val="005F5BD3"/>
    <w:rsid w:val="005F5F11"/>
    <w:rsid w:val="005F7C16"/>
    <w:rsid w:val="0060083A"/>
    <w:rsid w:val="006019F8"/>
    <w:rsid w:val="006030E4"/>
    <w:rsid w:val="00603C5E"/>
    <w:rsid w:val="0060458D"/>
    <w:rsid w:val="006065F7"/>
    <w:rsid w:val="00610AB5"/>
    <w:rsid w:val="00610B20"/>
    <w:rsid w:val="006114D6"/>
    <w:rsid w:val="006128A1"/>
    <w:rsid w:val="00613216"/>
    <w:rsid w:val="00613858"/>
    <w:rsid w:val="00613C2F"/>
    <w:rsid w:val="00613F05"/>
    <w:rsid w:val="00615B51"/>
    <w:rsid w:val="00615CE6"/>
    <w:rsid w:val="00616F37"/>
    <w:rsid w:val="006171B2"/>
    <w:rsid w:val="00617D4D"/>
    <w:rsid w:val="00620467"/>
    <w:rsid w:val="006209D5"/>
    <w:rsid w:val="00620B78"/>
    <w:rsid w:val="00621AB4"/>
    <w:rsid w:val="00621EE0"/>
    <w:rsid w:val="00621F35"/>
    <w:rsid w:val="00622428"/>
    <w:rsid w:val="00622BB4"/>
    <w:rsid w:val="00623160"/>
    <w:rsid w:val="00623CE2"/>
    <w:rsid w:val="0062724C"/>
    <w:rsid w:val="00627F35"/>
    <w:rsid w:val="00631718"/>
    <w:rsid w:val="006322D2"/>
    <w:rsid w:val="0063256A"/>
    <w:rsid w:val="006334AE"/>
    <w:rsid w:val="00635DD4"/>
    <w:rsid w:val="006373A3"/>
    <w:rsid w:val="00637EC9"/>
    <w:rsid w:val="006402E4"/>
    <w:rsid w:val="0064085C"/>
    <w:rsid w:val="00640918"/>
    <w:rsid w:val="00641ACD"/>
    <w:rsid w:val="00643B6C"/>
    <w:rsid w:val="00645B94"/>
    <w:rsid w:val="00647BBB"/>
    <w:rsid w:val="006502BF"/>
    <w:rsid w:val="00650820"/>
    <w:rsid w:val="00650CC8"/>
    <w:rsid w:val="00651920"/>
    <w:rsid w:val="00652F24"/>
    <w:rsid w:val="00652FBF"/>
    <w:rsid w:val="00654340"/>
    <w:rsid w:val="00654F20"/>
    <w:rsid w:val="00656BB2"/>
    <w:rsid w:val="00656EE3"/>
    <w:rsid w:val="00660035"/>
    <w:rsid w:val="006607B8"/>
    <w:rsid w:val="00662AC5"/>
    <w:rsid w:val="00662C58"/>
    <w:rsid w:val="00663762"/>
    <w:rsid w:val="0066752E"/>
    <w:rsid w:val="006678EA"/>
    <w:rsid w:val="00670C3D"/>
    <w:rsid w:val="006710C1"/>
    <w:rsid w:val="00674364"/>
    <w:rsid w:val="00674A48"/>
    <w:rsid w:val="00675DAE"/>
    <w:rsid w:val="00676906"/>
    <w:rsid w:val="00677EDF"/>
    <w:rsid w:val="00683D12"/>
    <w:rsid w:val="00683F26"/>
    <w:rsid w:val="00684281"/>
    <w:rsid w:val="00684502"/>
    <w:rsid w:val="00686271"/>
    <w:rsid w:val="00687602"/>
    <w:rsid w:val="00692846"/>
    <w:rsid w:val="00693276"/>
    <w:rsid w:val="0069413D"/>
    <w:rsid w:val="00694504"/>
    <w:rsid w:val="00694F7B"/>
    <w:rsid w:val="00694FF5"/>
    <w:rsid w:val="00695EBA"/>
    <w:rsid w:val="00697CF6"/>
    <w:rsid w:val="00697D44"/>
    <w:rsid w:val="006A51F5"/>
    <w:rsid w:val="006A5748"/>
    <w:rsid w:val="006A7171"/>
    <w:rsid w:val="006A7945"/>
    <w:rsid w:val="006B057A"/>
    <w:rsid w:val="006B281E"/>
    <w:rsid w:val="006B2C53"/>
    <w:rsid w:val="006B43E0"/>
    <w:rsid w:val="006B4B58"/>
    <w:rsid w:val="006B4CA6"/>
    <w:rsid w:val="006B4CF9"/>
    <w:rsid w:val="006B50CE"/>
    <w:rsid w:val="006B57F9"/>
    <w:rsid w:val="006C0F2B"/>
    <w:rsid w:val="006C1522"/>
    <w:rsid w:val="006C1987"/>
    <w:rsid w:val="006C3F2A"/>
    <w:rsid w:val="006C432A"/>
    <w:rsid w:val="006C43B9"/>
    <w:rsid w:val="006C5170"/>
    <w:rsid w:val="006C587F"/>
    <w:rsid w:val="006C5BBB"/>
    <w:rsid w:val="006C64F7"/>
    <w:rsid w:val="006C75E9"/>
    <w:rsid w:val="006D0209"/>
    <w:rsid w:val="006D0C2F"/>
    <w:rsid w:val="006D1E78"/>
    <w:rsid w:val="006D4393"/>
    <w:rsid w:val="006D5DB8"/>
    <w:rsid w:val="006D69B1"/>
    <w:rsid w:val="006D6FFF"/>
    <w:rsid w:val="006D7CF5"/>
    <w:rsid w:val="006E0BA7"/>
    <w:rsid w:val="006E0C31"/>
    <w:rsid w:val="006E1834"/>
    <w:rsid w:val="006E2AEA"/>
    <w:rsid w:val="006E34C0"/>
    <w:rsid w:val="006E3705"/>
    <w:rsid w:val="006E4360"/>
    <w:rsid w:val="006E6735"/>
    <w:rsid w:val="006E6C39"/>
    <w:rsid w:val="006E7FCA"/>
    <w:rsid w:val="006F1399"/>
    <w:rsid w:val="006F2578"/>
    <w:rsid w:val="006F2A23"/>
    <w:rsid w:val="006F3726"/>
    <w:rsid w:val="006F3A51"/>
    <w:rsid w:val="006F4985"/>
    <w:rsid w:val="006F4A9B"/>
    <w:rsid w:val="006F4BD3"/>
    <w:rsid w:val="0070003A"/>
    <w:rsid w:val="00700895"/>
    <w:rsid w:val="00700A8C"/>
    <w:rsid w:val="00702627"/>
    <w:rsid w:val="00702DE4"/>
    <w:rsid w:val="00703AAC"/>
    <w:rsid w:val="00703F35"/>
    <w:rsid w:val="00705AA7"/>
    <w:rsid w:val="00707A62"/>
    <w:rsid w:val="00707FB5"/>
    <w:rsid w:val="0071096D"/>
    <w:rsid w:val="0071151C"/>
    <w:rsid w:val="00712AA4"/>
    <w:rsid w:val="007135D7"/>
    <w:rsid w:val="00713FE1"/>
    <w:rsid w:val="0071627C"/>
    <w:rsid w:val="00716B26"/>
    <w:rsid w:val="00717343"/>
    <w:rsid w:val="00721C1B"/>
    <w:rsid w:val="00722286"/>
    <w:rsid w:val="007228E6"/>
    <w:rsid w:val="007237EB"/>
    <w:rsid w:val="007245EA"/>
    <w:rsid w:val="00725558"/>
    <w:rsid w:val="00726D27"/>
    <w:rsid w:val="00727B82"/>
    <w:rsid w:val="0073052B"/>
    <w:rsid w:val="007310CD"/>
    <w:rsid w:val="00731DEA"/>
    <w:rsid w:val="007329AA"/>
    <w:rsid w:val="00733057"/>
    <w:rsid w:val="00733CA8"/>
    <w:rsid w:val="00734CA7"/>
    <w:rsid w:val="00734EDA"/>
    <w:rsid w:val="00734FCE"/>
    <w:rsid w:val="00735211"/>
    <w:rsid w:val="007366EE"/>
    <w:rsid w:val="00736A55"/>
    <w:rsid w:val="007379F3"/>
    <w:rsid w:val="007410E0"/>
    <w:rsid w:val="00741CE1"/>
    <w:rsid w:val="00741D72"/>
    <w:rsid w:val="00742FC8"/>
    <w:rsid w:val="007433E2"/>
    <w:rsid w:val="007435A5"/>
    <w:rsid w:val="0075033F"/>
    <w:rsid w:val="00752179"/>
    <w:rsid w:val="00752AE1"/>
    <w:rsid w:val="0075501D"/>
    <w:rsid w:val="00756B20"/>
    <w:rsid w:val="00760D31"/>
    <w:rsid w:val="0076282A"/>
    <w:rsid w:val="00764452"/>
    <w:rsid w:val="007655C5"/>
    <w:rsid w:val="00765E7F"/>
    <w:rsid w:val="007669F4"/>
    <w:rsid w:val="0077081D"/>
    <w:rsid w:val="00770988"/>
    <w:rsid w:val="00771FD1"/>
    <w:rsid w:val="007720F2"/>
    <w:rsid w:val="00773871"/>
    <w:rsid w:val="00773FC2"/>
    <w:rsid w:val="007774BF"/>
    <w:rsid w:val="00782992"/>
    <w:rsid w:val="00782E86"/>
    <w:rsid w:val="0078300B"/>
    <w:rsid w:val="00784B2F"/>
    <w:rsid w:val="0078597D"/>
    <w:rsid w:val="00786DCD"/>
    <w:rsid w:val="00787D4C"/>
    <w:rsid w:val="00790631"/>
    <w:rsid w:val="0079228A"/>
    <w:rsid w:val="0079322D"/>
    <w:rsid w:val="007947FC"/>
    <w:rsid w:val="00795090"/>
    <w:rsid w:val="00795895"/>
    <w:rsid w:val="00797381"/>
    <w:rsid w:val="007A20B9"/>
    <w:rsid w:val="007A256A"/>
    <w:rsid w:val="007A2B22"/>
    <w:rsid w:val="007A34F2"/>
    <w:rsid w:val="007A3A9A"/>
    <w:rsid w:val="007A4BAB"/>
    <w:rsid w:val="007A5F4B"/>
    <w:rsid w:val="007A64EC"/>
    <w:rsid w:val="007B012C"/>
    <w:rsid w:val="007B0FC9"/>
    <w:rsid w:val="007B11CC"/>
    <w:rsid w:val="007B1AFA"/>
    <w:rsid w:val="007B3EED"/>
    <w:rsid w:val="007B48EC"/>
    <w:rsid w:val="007B5263"/>
    <w:rsid w:val="007C026A"/>
    <w:rsid w:val="007C04BE"/>
    <w:rsid w:val="007C1BF4"/>
    <w:rsid w:val="007C2845"/>
    <w:rsid w:val="007C4DB8"/>
    <w:rsid w:val="007C7BD4"/>
    <w:rsid w:val="007C7E85"/>
    <w:rsid w:val="007D1078"/>
    <w:rsid w:val="007D2A6B"/>
    <w:rsid w:val="007D3E38"/>
    <w:rsid w:val="007D4212"/>
    <w:rsid w:val="007D4311"/>
    <w:rsid w:val="007D4CC2"/>
    <w:rsid w:val="007D5421"/>
    <w:rsid w:val="007D57F3"/>
    <w:rsid w:val="007D5F0A"/>
    <w:rsid w:val="007D75A0"/>
    <w:rsid w:val="007E08C8"/>
    <w:rsid w:val="007E0CDB"/>
    <w:rsid w:val="007E2D35"/>
    <w:rsid w:val="007E3574"/>
    <w:rsid w:val="007E48F7"/>
    <w:rsid w:val="007E53EF"/>
    <w:rsid w:val="007E6826"/>
    <w:rsid w:val="007E683D"/>
    <w:rsid w:val="007E7C7A"/>
    <w:rsid w:val="007F0E95"/>
    <w:rsid w:val="007F1176"/>
    <w:rsid w:val="007F34D5"/>
    <w:rsid w:val="007F35A2"/>
    <w:rsid w:val="007F5B56"/>
    <w:rsid w:val="007F62A0"/>
    <w:rsid w:val="007F6757"/>
    <w:rsid w:val="007F6FA0"/>
    <w:rsid w:val="0080150D"/>
    <w:rsid w:val="00801BC0"/>
    <w:rsid w:val="0080206F"/>
    <w:rsid w:val="008028AB"/>
    <w:rsid w:val="00803E11"/>
    <w:rsid w:val="008064A2"/>
    <w:rsid w:val="00807592"/>
    <w:rsid w:val="00807B59"/>
    <w:rsid w:val="0081062C"/>
    <w:rsid w:val="0081236D"/>
    <w:rsid w:val="008127E0"/>
    <w:rsid w:val="00812935"/>
    <w:rsid w:val="008129A2"/>
    <w:rsid w:val="008139A0"/>
    <w:rsid w:val="00815254"/>
    <w:rsid w:val="00816798"/>
    <w:rsid w:val="00816FE1"/>
    <w:rsid w:val="00817A98"/>
    <w:rsid w:val="00820B52"/>
    <w:rsid w:val="00822021"/>
    <w:rsid w:val="0082209E"/>
    <w:rsid w:val="00822A21"/>
    <w:rsid w:val="00822B40"/>
    <w:rsid w:val="008233B1"/>
    <w:rsid w:val="00824498"/>
    <w:rsid w:val="0082503C"/>
    <w:rsid w:val="008259BB"/>
    <w:rsid w:val="008318B7"/>
    <w:rsid w:val="00832253"/>
    <w:rsid w:val="00832A57"/>
    <w:rsid w:val="00834CE4"/>
    <w:rsid w:val="00835359"/>
    <w:rsid w:val="008373B2"/>
    <w:rsid w:val="00837981"/>
    <w:rsid w:val="0084030C"/>
    <w:rsid w:val="00841903"/>
    <w:rsid w:val="00841BB2"/>
    <w:rsid w:val="00843CB8"/>
    <w:rsid w:val="0084469F"/>
    <w:rsid w:val="00846B05"/>
    <w:rsid w:val="00846F06"/>
    <w:rsid w:val="0084733A"/>
    <w:rsid w:val="00847B5E"/>
    <w:rsid w:val="00847CDD"/>
    <w:rsid w:val="00850DF1"/>
    <w:rsid w:val="008517B2"/>
    <w:rsid w:val="008528E7"/>
    <w:rsid w:val="008544E3"/>
    <w:rsid w:val="00854913"/>
    <w:rsid w:val="00861129"/>
    <w:rsid w:val="008634DE"/>
    <w:rsid w:val="0086521E"/>
    <w:rsid w:val="00865B99"/>
    <w:rsid w:val="00866312"/>
    <w:rsid w:val="00867791"/>
    <w:rsid w:val="00872BAC"/>
    <w:rsid w:val="00873038"/>
    <w:rsid w:val="0087362D"/>
    <w:rsid w:val="00874AC1"/>
    <w:rsid w:val="008760D1"/>
    <w:rsid w:val="00877218"/>
    <w:rsid w:val="0087747B"/>
    <w:rsid w:val="00877754"/>
    <w:rsid w:val="008777C1"/>
    <w:rsid w:val="008778CD"/>
    <w:rsid w:val="00877972"/>
    <w:rsid w:val="00877B94"/>
    <w:rsid w:val="00880AFB"/>
    <w:rsid w:val="008815C1"/>
    <w:rsid w:val="00882E81"/>
    <w:rsid w:val="00883147"/>
    <w:rsid w:val="008857E4"/>
    <w:rsid w:val="008865B6"/>
    <w:rsid w:val="00891C83"/>
    <w:rsid w:val="008949D1"/>
    <w:rsid w:val="00894DA0"/>
    <w:rsid w:val="00895086"/>
    <w:rsid w:val="00895755"/>
    <w:rsid w:val="0089664E"/>
    <w:rsid w:val="00896F05"/>
    <w:rsid w:val="008A0A9D"/>
    <w:rsid w:val="008A54E5"/>
    <w:rsid w:val="008A64EB"/>
    <w:rsid w:val="008A64F5"/>
    <w:rsid w:val="008A677A"/>
    <w:rsid w:val="008A6FFC"/>
    <w:rsid w:val="008A7AA5"/>
    <w:rsid w:val="008B0B6D"/>
    <w:rsid w:val="008B2FDA"/>
    <w:rsid w:val="008B3A12"/>
    <w:rsid w:val="008B401D"/>
    <w:rsid w:val="008B4740"/>
    <w:rsid w:val="008B4CDD"/>
    <w:rsid w:val="008B6F03"/>
    <w:rsid w:val="008B7875"/>
    <w:rsid w:val="008B7A98"/>
    <w:rsid w:val="008C2CB0"/>
    <w:rsid w:val="008C3A0E"/>
    <w:rsid w:val="008C3D5B"/>
    <w:rsid w:val="008C412E"/>
    <w:rsid w:val="008C485F"/>
    <w:rsid w:val="008C4A8B"/>
    <w:rsid w:val="008C5C62"/>
    <w:rsid w:val="008C604F"/>
    <w:rsid w:val="008C61F0"/>
    <w:rsid w:val="008C77ED"/>
    <w:rsid w:val="008D47C4"/>
    <w:rsid w:val="008D6439"/>
    <w:rsid w:val="008D659A"/>
    <w:rsid w:val="008D6691"/>
    <w:rsid w:val="008D6FDB"/>
    <w:rsid w:val="008D7A9E"/>
    <w:rsid w:val="008D7E05"/>
    <w:rsid w:val="008E2F67"/>
    <w:rsid w:val="008E307F"/>
    <w:rsid w:val="008E3973"/>
    <w:rsid w:val="008E461D"/>
    <w:rsid w:val="008E4863"/>
    <w:rsid w:val="008E537E"/>
    <w:rsid w:val="008E5404"/>
    <w:rsid w:val="008E5B62"/>
    <w:rsid w:val="008E5F90"/>
    <w:rsid w:val="008E6B9B"/>
    <w:rsid w:val="008F072D"/>
    <w:rsid w:val="008F2608"/>
    <w:rsid w:val="008F3109"/>
    <w:rsid w:val="008F518C"/>
    <w:rsid w:val="008F603A"/>
    <w:rsid w:val="008F603B"/>
    <w:rsid w:val="008F7292"/>
    <w:rsid w:val="008F7DC3"/>
    <w:rsid w:val="00902D65"/>
    <w:rsid w:val="009053F4"/>
    <w:rsid w:val="00906C69"/>
    <w:rsid w:val="0091211A"/>
    <w:rsid w:val="009121B2"/>
    <w:rsid w:val="00912885"/>
    <w:rsid w:val="0091300E"/>
    <w:rsid w:val="00913C50"/>
    <w:rsid w:val="00914219"/>
    <w:rsid w:val="0091637D"/>
    <w:rsid w:val="009173E0"/>
    <w:rsid w:val="0091765F"/>
    <w:rsid w:val="00920BCE"/>
    <w:rsid w:val="00924AF2"/>
    <w:rsid w:val="00925486"/>
    <w:rsid w:val="0092615C"/>
    <w:rsid w:val="009261D1"/>
    <w:rsid w:val="009279C7"/>
    <w:rsid w:val="00927FF7"/>
    <w:rsid w:val="00931841"/>
    <w:rsid w:val="00932DE6"/>
    <w:rsid w:val="00933041"/>
    <w:rsid w:val="009348EE"/>
    <w:rsid w:val="009351FF"/>
    <w:rsid w:val="009353EF"/>
    <w:rsid w:val="009357FC"/>
    <w:rsid w:val="0093609E"/>
    <w:rsid w:val="009377B3"/>
    <w:rsid w:val="009402D0"/>
    <w:rsid w:val="00941A86"/>
    <w:rsid w:val="00941AFD"/>
    <w:rsid w:val="0094205C"/>
    <w:rsid w:val="00942439"/>
    <w:rsid w:val="009436C8"/>
    <w:rsid w:val="009436F6"/>
    <w:rsid w:val="00943914"/>
    <w:rsid w:val="009443B6"/>
    <w:rsid w:val="009445D2"/>
    <w:rsid w:val="00947EFF"/>
    <w:rsid w:val="00950920"/>
    <w:rsid w:val="00952EF2"/>
    <w:rsid w:val="0095388B"/>
    <w:rsid w:val="00955A06"/>
    <w:rsid w:val="00956098"/>
    <w:rsid w:val="00956E8A"/>
    <w:rsid w:val="00960A38"/>
    <w:rsid w:val="00960EB2"/>
    <w:rsid w:val="009625CC"/>
    <w:rsid w:val="00962624"/>
    <w:rsid w:val="009628F3"/>
    <w:rsid w:val="00962EF6"/>
    <w:rsid w:val="00964AF1"/>
    <w:rsid w:val="00964CAC"/>
    <w:rsid w:val="00966148"/>
    <w:rsid w:val="009667CF"/>
    <w:rsid w:val="00966A39"/>
    <w:rsid w:val="009677DD"/>
    <w:rsid w:val="00970D41"/>
    <w:rsid w:val="009714F9"/>
    <w:rsid w:val="00972B0C"/>
    <w:rsid w:val="00974E66"/>
    <w:rsid w:val="00974F4A"/>
    <w:rsid w:val="00974FA8"/>
    <w:rsid w:val="0097544A"/>
    <w:rsid w:val="00976D60"/>
    <w:rsid w:val="00977596"/>
    <w:rsid w:val="009777A9"/>
    <w:rsid w:val="009804B5"/>
    <w:rsid w:val="009804BC"/>
    <w:rsid w:val="009806E1"/>
    <w:rsid w:val="00980C0C"/>
    <w:rsid w:val="00981273"/>
    <w:rsid w:val="00981F9A"/>
    <w:rsid w:val="00983A98"/>
    <w:rsid w:val="009840AE"/>
    <w:rsid w:val="00984AC6"/>
    <w:rsid w:val="00984EE1"/>
    <w:rsid w:val="00986447"/>
    <w:rsid w:val="0098652F"/>
    <w:rsid w:val="00986CF9"/>
    <w:rsid w:val="00987C62"/>
    <w:rsid w:val="009930A3"/>
    <w:rsid w:val="00996EC1"/>
    <w:rsid w:val="009A186D"/>
    <w:rsid w:val="009A1B83"/>
    <w:rsid w:val="009A25EA"/>
    <w:rsid w:val="009A2673"/>
    <w:rsid w:val="009A2AF7"/>
    <w:rsid w:val="009A2C14"/>
    <w:rsid w:val="009A2C69"/>
    <w:rsid w:val="009A2DEB"/>
    <w:rsid w:val="009A3C90"/>
    <w:rsid w:val="009A4BFD"/>
    <w:rsid w:val="009B0A47"/>
    <w:rsid w:val="009B0D29"/>
    <w:rsid w:val="009B1421"/>
    <w:rsid w:val="009B1496"/>
    <w:rsid w:val="009B180E"/>
    <w:rsid w:val="009B1EBD"/>
    <w:rsid w:val="009B4934"/>
    <w:rsid w:val="009B4FA4"/>
    <w:rsid w:val="009B58D6"/>
    <w:rsid w:val="009C1B0F"/>
    <w:rsid w:val="009C1BC5"/>
    <w:rsid w:val="009C3BF5"/>
    <w:rsid w:val="009C6031"/>
    <w:rsid w:val="009C6D81"/>
    <w:rsid w:val="009D03B5"/>
    <w:rsid w:val="009D1730"/>
    <w:rsid w:val="009D1C8B"/>
    <w:rsid w:val="009D1DE6"/>
    <w:rsid w:val="009D2EB8"/>
    <w:rsid w:val="009D3175"/>
    <w:rsid w:val="009D3478"/>
    <w:rsid w:val="009D3809"/>
    <w:rsid w:val="009D38FC"/>
    <w:rsid w:val="009D4485"/>
    <w:rsid w:val="009D6099"/>
    <w:rsid w:val="009D6F8E"/>
    <w:rsid w:val="009D7AD0"/>
    <w:rsid w:val="009D7BA9"/>
    <w:rsid w:val="009E0599"/>
    <w:rsid w:val="009E0B65"/>
    <w:rsid w:val="009E0D42"/>
    <w:rsid w:val="009E1251"/>
    <w:rsid w:val="009E1A07"/>
    <w:rsid w:val="009E2036"/>
    <w:rsid w:val="009E209F"/>
    <w:rsid w:val="009E2223"/>
    <w:rsid w:val="009E2F8F"/>
    <w:rsid w:val="009E351D"/>
    <w:rsid w:val="009E3AB5"/>
    <w:rsid w:val="009E5864"/>
    <w:rsid w:val="009E77A6"/>
    <w:rsid w:val="009E7EEA"/>
    <w:rsid w:val="009F13F2"/>
    <w:rsid w:val="009F16C0"/>
    <w:rsid w:val="009F1D51"/>
    <w:rsid w:val="009F2999"/>
    <w:rsid w:val="009F2E4F"/>
    <w:rsid w:val="009F3A70"/>
    <w:rsid w:val="009F70CE"/>
    <w:rsid w:val="009F778C"/>
    <w:rsid w:val="009F7840"/>
    <w:rsid w:val="00A02621"/>
    <w:rsid w:val="00A028BE"/>
    <w:rsid w:val="00A05A1B"/>
    <w:rsid w:val="00A06B61"/>
    <w:rsid w:val="00A07A5A"/>
    <w:rsid w:val="00A10804"/>
    <w:rsid w:val="00A10C1E"/>
    <w:rsid w:val="00A1155F"/>
    <w:rsid w:val="00A116B6"/>
    <w:rsid w:val="00A12496"/>
    <w:rsid w:val="00A12F08"/>
    <w:rsid w:val="00A146DD"/>
    <w:rsid w:val="00A1589C"/>
    <w:rsid w:val="00A16AE3"/>
    <w:rsid w:val="00A1703F"/>
    <w:rsid w:val="00A23428"/>
    <w:rsid w:val="00A26244"/>
    <w:rsid w:val="00A27036"/>
    <w:rsid w:val="00A27FC0"/>
    <w:rsid w:val="00A31076"/>
    <w:rsid w:val="00A31E06"/>
    <w:rsid w:val="00A323CD"/>
    <w:rsid w:val="00A338E1"/>
    <w:rsid w:val="00A340FD"/>
    <w:rsid w:val="00A36574"/>
    <w:rsid w:val="00A37B77"/>
    <w:rsid w:val="00A4028C"/>
    <w:rsid w:val="00A40B3B"/>
    <w:rsid w:val="00A41CBF"/>
    <w:rsid w:val="00A425D6"/>
    <w:rsid w:val="00A435BC"/>
    <w:rsid w:val="00A440DE"/>
    <w:rsid w:val="00A442C5"/>
    <w:rsid w:val="00A44BFD"/>
    <w:rsid w:val="00A50167"/>
    <w:rsid w:val="00A51B47"/>
    <w:rsid w:val="00A52ABD"/>
    <w:rsid w:val="00A52DA7"/>
    <w:rsid w:val="00A53F8A"/>
    <w:rsid w:val="00A55863"/>
    <w:rsid w:val="00A56AD6"/>
    <w:rsid w:val="00A56EC5"/>
    <w:rsid w:val="00A576FE"/>
    <w:rsid w:val="00A60202"/>
    <w:rsid w:val="00A61CE5"/>
    <w:rsid w:val="00A63A71"/>
    <w:rsid w:val="00A64856"/>
    <w:rsid w:val="00A6602C"/>
    <w:rsid w:val="00A66485"/>
    <w:rsid w:val="00A66CC5"/>
    <w:rsid w:val="00A66FF9"/>
    <w:rsid w:val="00A676D0"/>
    <w:rsid w:val="00A705E5"/>
    <w:rsid w:val="00A74DDF"/>
    <w:rsid w:val="00A7524C"/>
    <w:rsid w:val="00A77A5C"/>
    <w:rsid w:val="00A811FC"/>
    <w:rsid w:val="00A81A9C"/>
    <w:rsid w:val="00A81FE7"/>
    <w:rsid w:val="00A829C8"/>
    <w:rsid w:val="00A8589A"/>
    <w:rsid w:val="00A86E16"/>
    <w:rsid w:val="00A87018"/>
    <w:rsid w:val="00A8731D"/>
    <w:rsid w:val="00A90444"/>
    <w:rsid w:val="00A922B4"/>
    <w:rsid w:val="00A94297"/>
    <w:rsid w:val="00A96EE2"/>
    <w:rsid w:val="00A97002"/>
    <w:rsid w:val="00A9751D"/>
    <w:rsid w:val="00AA039A"/>
    <w:rsid w:val="00AA03ED"/>
    <w:rsid w:val="00AA0C63"/>
    <w:rsid w:val="00AA0D76"/>
    <w:rsid w:val="00AA15B7"/>
    <w:rsid w:val="00AA1DBF"/>
    <w:rsid w:val="00AA2D89"/>
    <w:rsid w:val="00AA3D9A"/>
    <w:rsid w:val="00AA5E89"/>
    <w:rsid w:val="00AA7419"/>
    <w:rsid w:val="00AB18F3"/>
    <w:rsid w:val="00AB21DA"/>
    <w:rsid w:val="00AB2BEA"/>
    <w:rsid w:val="00AB317B"/>
    <w:rsid w:val="00AB54FA"/>
    <w:rsid w:val="00AB6C76"/>
    <w:rsid w:val="00AB6E09"/>
    <w:rsid w:val="00AB6FA2"/>
    <w:rsid w:val="00AC0C76"/>
    <w:rsid w:val="00AC1BA6"/>
    <w:rsid w:val="00AC27AB"/>
    <w:rsid w:val="00AC3830"/>
    <w:rsid w:val="00AC4BFA"/>
    <w:rsid w:val="00AC6080"/>
    <w:rsid w:val="00AC666D"/>
    <w:rsid w:val="00AC66F6"/>
    <w:rsid w:val="00AC7618"/>
    <w:rsid w:val="00AC7779"/>
    <w:rsid w:val="00AD203E"/>
    <w:rsid w:val="00AD3245"/>
    <w:rsid w:val="00AD483E"/>
    <w:rsid w:val="00AD5264"/>
    <w:rsid w:val="00AD5B00"/>
    <w:rsid w:val="00AD5F7F"/>
    <w:rsid w:val="00AD657D"/>
    <w:rsid w:val="00AD7B45"/>
    <w:rsid w:val="00AD7FC8"/>
    <w:rsid w:val="00AE047B"/>
    <w:rsid w:val="00AE3D38"/>
    <w:rsid w:val="00AE3FCE"/>
    <w:rsid w:val="00AE43A5"/>
    <w:rsid w:val="00AE48E2"/>
    <w:rsid w:val="00AE7F05"/>
    <w:rsid w:val="00AF1311"/>
    <w:rsid w:val="00AF27AF"/>
    <w:rsid w:val="00AF2822"/>
    <w:rsid w:val="00AF37E2"/>
    <w:rsid w:val="00AF3FE5"/>
    <w:rsid w:val="00AF423B"/>
    <w:rsid w:val="00AF5366"/>
    <w:rsid w:val="00AF63DF"/>
    <w:rsid w:val="00AF67D9"/>
    <w:rsid w:val="00B00B87"/>
    <w:rsid w:val="00B0198A"/>
    <w:rsid w:val="00B01B5B"/>
    <w:rsid w:val="00B01B70"/>
    <w:rsid w:val="00B02C45"/>
    <w:rsid w:val="00B0535D"/>
    <w:rsid w:val="00B070DE"/>
    <w:rsid w:val="00B117BD"/>
    <w:rsid w:val="00B12412"/>
    <w:rsid w:val="00B131B9"/>
    <w:rsid w:val="00B134DC"/>
    <w:rsid w:val="00B1379A"/>
    <w:rsid w:val="00B15910"/>
    <w:rsid w:val="00B16F2B"/>
    <w:rsid w:val="00B17A3B"/>
    <w:rsid w:val="00B17EEE"/>
    <w:rsid w:val="00B20A54"/>
    <w:rsid w:val="00B20ACB"/>
    <w:rsid w:val="00B2482D"/>
    <w:rsid w:val="00B26A94"/>
    <w:rsid w:val="00B30A61"/>
    <w:rsid w:val="00B30B9A"/>
    <w:rsid w:val="00B314D2"/>
    <w:rsid w:val="00B3196B"/>
    <w:rsid w:val="00B35C5E"/>
    <w:rsid w:val="00B36251"/>
    <w:rsid w:val="00B3695D"/>
    <w:rsid w:val="00B40BA8"/>
    <w:rsid w:val="00B439E2"/>
    <w:rsid w:val="00B463B3"/>
    <w:rsid w:val="00B468CD"/>
    <w:rsid w:val="00B46F0B"/>
    <w:rsid w:val="00B478ED"/>
    <w:rsid w:val="00B50DD2"/>
    <w:rsid w:val="00B52990"/>
    <w:rsid w:val="00B55555"/>
    <w:rsid w:val="00B563B5"/>
    <w:rsid w:val="00B56523"/>
    <w:rsid w:val="00B61266"/>
    <w:rsid w:val="00B61DEA"/>
    <w:rsid w:val="00B62213"/>
    <w:rsid w:val="00B62738"/>
    <w:rsid w:val="00B6416E"/>
    <w:rsid w:val="00B64AB6"/>
    <w:rsid w:val="00B64B9B"/>
    <w:rsid w:val="00B64C5D"/>
    <w:rsid w:val="00B6681D"/>
    <w:rsid w:val="00B67F1E"/>
    <w:rsid w:val="00B70609"/>
    <w:rsid w:val="00B71FD4"/>
    <w:rsid w:val="00B74ABF"/>
    <w:rsid w:val="00B74BCF"/>
    <w:rsid w:val="00B7580D"/>
    <w:rsid w:val="00B77932"/>
    <w:rsid w:val="00B80124"/>
    <w:rsid w:val="00B81341"/>
    <w:rsid w:val="00B8286E"/>
    <w:rsid w:val="00B8413E"/>
    <w:rsid w:val="00B8424D"/>
    <w:rsid w:val="00B84334"/>
    <w:rsid w:val="00B848B6"/>
    <w:rsid w:val="00B84CD3"/>
    <w:rsid w:val="00B859E7"/>
    <w:rsid w:val="00B863DD"/>
    <w:rsid w:val="00B86D71"/>
    <w:rsid w:val="00B90130"/>
    <w:rsid w:val="00B913EA"/>
    <w:rsid w:val="00B9161D"/>
    <w:rsid w:val="00B929A3"/>
    <w:rsid w:val="00B93D50"/>
    <w:rsid w:val="00B9473F"/>
    <w:rsid w:val="00B97234"/>
    <w:rsid w:val="00BA0C8C"/>
    <w:rsid w:val="00BA11AD"/>
    <w:rsid w:val="00BA2A4B"/>
    <w:rsid w:val="00BA57FF"/>
    <w:rsid w:val="00BA5C7A"/>
    <w:rsid w:val="00BA6BA9"/>
    <w:rsid w:val="00BB0F33"/>
    <w:rsid w:val="00BB3256"/>
    <w:rsid w:val="00BB35BC"/>
    <w:rsid w:val="00BB3E8B"/>
    <w:rsid w:val="00BB5CA4"/>
    <w:rsid w:val="00BC1D21"/>
    <w:rsid w:val="00BC1E89"/>
    <w:rsid w:val="00BC27EA"/>
    <w:rsid w:val="00BC3374"/>
    <w:rsid w:val="00BC3822"/>
    <w:rsid w:val="00BC417E"/>
    <w:rsid w:val="00BC46C0"/>
    <w:rsid w:val="00BC5CDD"/>
    <w:rsid w:val="00BC64BD"/>
    <w:rsid w:val="00BC7769"/>
    <w:rsid w:val="00BD1127"/>
    <w:rsid w:val="00BD2FBC"/>
    <w:rsid w:val="00BD3AF3"/>
    <w:rsid w:val="00BD4DD0"/>
    <w:rsid w:val="00BD56C0"/>
    <w:rsid w:val="00BD57E2"/>
    <w:rsid w:val="00BD6A37"/>
    <w:rsid w:val="00BD7DC0"/>
    <w:rsid w:val="00BE0D16"/>
    <w:rsid w:val="00BE0D6D"/>
    <w:rsid w:val="00BE2DCD"/>
    <w:rsid w:val="00BE2F34"/>
    <w:rsid w:val="00BE44AA"/>
    <w:rsid w:val="00BE50BC"/>
    <w:rsid w:val="00BE653E"/>
    <w:rsid w:val="00BE65DC"/>
    <w:rsid w:val="00BE7983"/>
    <w:rsid w:val="00BE7C50"/>
    <w:rsid w:val="00BF095C"/>
    <w:rsid w:val="00BF0F00"/>
    <w:rsid w:val="00BF3BC0"/>
    <w:rsid w:val="00BF4D7E"/>
    <w:rsid w:val="00BF5095"/>
    <w:rsid w:val="00BF699A"/>
    <w:rsid w:val="00C01D1B"/>
    <w:rsid w:val="00C01E59"/>
    <w:rsid w:val="00C0293D"/>
    <w:rsid w:val="00C07A97"/>
    <w:rsid w:val="00C07C6A"/>
    <w:rsid w:val="00C10B81"/>
    <w:rsid w:val="00C11571"/>
    <w:rsid w:val="00C146FD"/>
    <w:rsid w:val="00C148CD"/>
    <w:rsid w:val="00C14D4C"/>
    <w:rsid w:val="00C14FBE"/>
    <w:rsid w:val="00C15C3C"/>
    <w:rsid w:val="00C16243"/>
    <w:rsid w:val="00C16938"/>
    <w:rsid w:val="00C2117D"/>
    <w:rsid w:val="00C2149E"/>
    <w:rsid w:val="00C21947"/>
    <w:rsid w:val="00C23091"/>
    <w:rsid w:val="00C23785"/>
    <w:rsid w:val="00C23CE3"/>
    <w:rsid w:val="00C24285"/>
    <w:rsid w:val="00C306E4"/>
    <w:rsid w:val="00C312FF"/>
    <w:rsid w:val="00C32696"/>
    <w:rsid w:val="00C3348C"/>
    <w:rsid w:val="00C34A75"/>
    <w:rsid w:val="00C34C06"/>
    <w:rsid w:val="00C36217"/>
    <w:rsid w:val="00C3640D"/>
    <w:rsid w:val="00C367E8"/>
    <w:rsid w:val="00C40DF3"/>
    <w:rsid w:val="00C411CD"/>
    <w:rsid w:val="00C41F91"/>
    <w:rsid w:val="00C421A7"/>
    <w:rsid w:val="00C4310D"/>
    <w:rsid w:val="00C44428"/>
    <w:rsid w:val="00C44D51"/>
    <w:rsid w:val="00C454D8"/>
    <w:rsid w:val="00C459CD"/>
    <w:rsid w:val="00C465C0"/>
    <w:rsid w:val="00C47451"/>
    <w:rsid w:val="00C47D87"/>
    <w:rsid w:val="00C5078A"/>
    <w:rsid w:val="00C509FE"/>
    <w:rsid w:val="00C5315E"/>
    <w:rsid w:val="00C5372E"/>
    <w:rsid w:val="00C54E84"/>
    <w:rsid w:val="00C54EE0"/>
    <w:rsid w:val="00C55E73"/>
    <w:rsid w:val="00C57629"/>
    <w:rsid w:val="00C579A7"/>
    <w:rsid w:val="00C61E05"/>
    <w:rsid w:val="00C623D9"/>
    <w:rsid w:val="00C624C5"/>
    <w:rsid w:val="00C6381A"/>
    <w:rsid w:val="00C651B3"/>
    <w:rsid w:val="00C674D6"/>
    <w:rsid w:val="00C727DD"/>
    <w:rsid w:val="00C738CB"/>
    <w:rsid w:val="00C754D8"/>
    <w:rsid w:val="00C7561B"/>
    <w:rsid w:val="00C77156"/>
    <w:rsid w:val="00C778F8"/>
    <w:rsid w:val="00C77963"/>
    <w:rsid w:val="00C80A35"/>
    <w:rsid w:val="00C846CF"/>
    <w:rsid w:val="00C851AE"/>
    <w:rsid w:val="00C85769"/>
    <w:rsid w:val="00C865C7"/>
    <w:rsid w:val="00C86A90"/>
    <w:rsid w:val="00C8768F"/>
    <w:rsid w:val="00C91BE9"/>
    <w:rsid w:val="00C936A4"/>
    <w:rsid w:val="00C93D97"/>
    <w:rsid w:val="00C95191"/>
    <w:rsid w:val="00C953DA"/>
    <w:rsid w:val="00C97153"/>
    <w:rsid w:val="00CA01CA"/>
    <w:rsid w:val="00CA061F"/>
    <w:rsid w:val="00CA2D5B"/>
    <w:rsid w:val="00CA36DA"/>
    <w:rsid w:val="00CA4147"/>
    <w:rsid w:val="00CA4233"/>
    <w:rsid w:val="00CA472D"/>
    <w:rsid w:val="00CA5335"/>
    <w:rsid w:val="00CA7125"/>
    <w:rsid w:val="00CB0D8B"/>
    <w:rsid w:val="00CB0E97"/>
    <w:rsid w:val="00CB11FA"/>
    <w:rsid w:val="00CB1996"/>
    <w:rsid w:val="00CB2492"/>
    <w:rsid w:val="00CB26DB"/>
    <w:rsid w:val="00CB3225"/>
    <w:rsid w:val="00CB7E41"/>
    <w:rsid w:val="00CC0AE0"/>
    <w:rsid w:val="00CC2FE3"/>
    <w:rsid w:val="00CC4EDF"/>
    <w:rsid w:val="00CC4F35"/>
    <w:rsid w:val="00CC6344"/>
    <w:rsid w:val="00CC7E25"/>
    <w:rsid w:val="00CD0D63"/>
    <w:rsid w:val="00CD0DEC"/>
    <w:rsid w:val="00CD233F"/>
    <w:rsid w:val="00CD2369"/>
    <w:rsid w:val="00CD303D"/>
    <w:rsid w:val="00CD40E0"/>
    <w:rsid w:val="00CD58BC"/>
    <w:rsid w:val="00CD66B3"/>
    <w:rsid w:val="00CE43A1"/>
    <w:rsid w:val="00CE70BB"/>
    <w:rsid w:val="00CF0395"/>
    <w:rsid w:val="00CF0C53"/>
    <w:rsid w:val="00CF0FA6"/>
    <w:rsid w:val="00CF1219"/>
    <w:rsid w:val="00CF1925"/>
    <w:rsid w:val="00CF1CCD"/>
    <w:rsid w:val="00CF2522"/>
    <w:rsid w:val="00CF3CCD"/>
    <w:rsid w:val="00CF40AD"/>
    <w:rsid w:val="00CF56CC"/>
    <w:rsid w:val="00CF598F"/>
    <w:rsid w:val="00CF5CA3"/>
    <w:rsid w:val="00CF6321"/>
    <w:rsid w:val="00D00857"/>
    <w:rsid w:val="00D00D63"/>
    <w:rsid w:val="00D0585D"/>
    <w:rsid w:val="00D0617D"/>
    <w:rsid w:val="00D065D3"/>
    <w:rsid w:val="00D068CD"/>
    <w:rsid w:val="00D06EF9"/>
    <w:rsid w:val="00D10991"/>
    <w:rsid w:val="00D10C1E"/>
    <w:rsid w:val="00D10F06"/>
    <w:rsid w:val="00D11643"/>
    <w:rsid w:val="00D134D4"/>
    <w:rsid w:val="00D14D4F"/>
    <w:rsid w:val="00D150A8"/>
    <w:rsid w:val="00D1565B"/>
    <w:rsid w:val="00D174DF"/>
    <w:rsid w:val="00D17F3B"/>
    <w:rsid w:val="00D22735"/>
    <w:rsid w:val="00D2283E"/>
    <w:rsid w:val="00D23764"/>
    <w:rsid w:val="00D24C7A"/>
    <w:rsid w:val="00D25C34"/>
    <w:rsid w:val="00D261B4"/>
    <w:rsid w:val="00D26BBD"/>
    <w:rsid w:val="00D26D6B"/>
    <w:rsid w:val="00D30CAA"/>
    <w:rsid w:val="00D3148D"/>
    <w:rsid w:val="00D3297F"/>
    <w:rsid w:val="00D32EAB"/>
    <w:rsid w:val="00D35D54"/>
    <w:rsid w:val="00D40B50"/>
    <w:rsid w:val="00D41DDA"/>
    <w:rsid w:val="00D4247B"/>
    <w:rsid w:val="00D42657"/>
    <w:rsid w:val="00D42D23"/>
    <w:rsid w:val="00D44475"/>
    <w:rsid w:val="00D444B7"/>
    <w:rsid w:val="00D45A81"/>
    <w:rsid w:val="00D46863"/>
    <w:rsid w:val="00D4686B"/>
    <w:rsid w:val="00D46AFC"/>
    <w:rsid w:val="00D5038B"/>
    <w:rsid w:val="00D50481"/>
    <w:rsid w:val="00D5073C"/>
    <w:rsid w:val="00D50974"/>
    <w:rsid w:val="00D51B13"/>
    <w:rsid w:val="00D55150"/>
    <w:rsid w:val="00D5650C"/>
    <w:rsid w:val="00D56607"/>
    <w:rsid w:val="00D569A7"/>
    <w:rsid w:val="00D56BF1"/>
    <w:rsid w:val="00D57C09"/>
    <w:rsid w:val="00D57E9E"/>
    <w:rsid w:val="00D60330"/>
    <w:rsid w:val="00D62F41"/>
    <w:rsid w:val="00D63A0B"/>
    <w:rsid w:val="00D63D76"/>
    <w:rsid w:val="00D649D9"/>
    <w:rsid w:val="00D70453"/>
    <w:rsid w:val="00D70D25"/>
    <w:rsid w:val="00D70FC3"/>
    <w:rsid w:val="00D74F31"/>
    <w:rsid w:val="00D75DCE"/>
    <w:rsid w:val="00D75E0D"/>
    <w:rsid w:val="00D76811"/>
    <w:rsid w:val="00D77D40"/>
    <w:rsid w:val="00D808D3"/>
    <w:rsid w:val="00D8106A"/>
    <w:rsid w:val="00D814F9"/>
    <w:rsid w:val="00D81CCC"/>
    <w:rsid w:val="00D81FF2"/>
    <w:rsid w:val="00D827CA"/>
    <w:rsid w:val="00D841F0"/>
    <w:rsid w:val="00D8531C"/>
    <w:rsid w:val="00D857C9"/>
    <w:rsid w:val="00D86CE8"/>
    <w:rsid w:val="00D86D46"/>
    <w:rsid w:val="00D90D11"/>
    <w:rsid w:val="00D9183F"/>
    <w:rsid w:val="00D924F0"/>
    <w:rsid w:val="00D93CBD"/>
    <w:rsid w:val="00D94484"/>
    <w:rsid w:val="00D94BD3"/>
    <w:rsid w:val="00D9628D"/>
    <w:rsid w:val="00D96639"/>
    <w:rsid w:val="00D96988"/>
    <w:rsid w:val="00D97259"/>
    <w:rsid w:val="00D97F02"/>
    <w:rsid w:val="00DA0D9D"/>
    <w:rsid w:val="00DA47FB"/>
    <w:rsid w:val="00DA4D81"/>
    <w:rsid w:val="00DA7192"/>
    <w:rsid w:val="00DA7C2A"/>
    <w:rsid w:val="00DB0326"/>
    <w:rsid w:val="00DB3205"/>
    <w:rsid w:val="00DB3786"/>
    <w:rsid w:val="00DB3CCD"/>
    <w:rsid w:val="00DB3CDF"/>
    <w:rsid w:val="00DB4C7C"/>
    <w:rsid w:val="00DB79AD"/>
    <w:rsid w:val="00DC0110"/>
    <w:rsid w:val="00DC17A8"/>
    <w:rsid w:val="00DC24ED"/>
    <w:rsid w:val="00DC5D8B"/>
    <w:rsid w:val="00DC6681"/>
    <w:rsid w:val="00DC6A4F"/>
    <w:rsid w:val="00DC7161"/>
    <w:rsid w:val="00DC7C6D"/>
    <w:rsid w:val="00DD0274"/>
    <w:rsid w:val="00DD0CCB"/>
    <w:rsid w:val="00DD11CC"/>
    <w:rsid w:val="00DD179C"/>
    <w:rsid w:val="00DD1FF3"/>
    <w:rsid w:val="00DD36D0"/>
    <w:rsid w:val="00DD389F"/>
    <w:rsid w:val="00DD4BEA"/>
    <w:rsid w:val="00DD51CE"/>
    <w:rsid w:val="00DD6C82"/>
    <w:rsid w:val="00DE030A"/>
    <w:rsid w:val="00DE15DD"/>
    <w:rsid w:val="00DE1DA0"/>
    <w:rsid w:val="00DE2778"/>
    <w:rsid w:val="00DE3641"/>
    <w:rsid w:val="00DE3A6F"/>
    <w:rsid w:val="00DE4697"/>
    <w:rsid w:val="00DE4B2A"/>
    <w:rsid w:val="00DE4C63"/>
    <w:rsid w:val="00DE4E3B"/>
    <w:rsid w:val="00DE5A6A"/>
    <w:rsid w:val="00DE709E"/>
    <w:rsid w:val="00DE77A4"/>
    <w:rsid w:val="00DE7C8D"/>
    <w:rsid w:val="00DF0887"/>
    <w:rsid w:val="00DF14D3"/>
    <w:rsid w:val="00DF2EB1"/>
    <w:rsid w:val="00DF3393"/>
    <w:rsid w:val="00DF34EF"/>
    <w:rsid w:val="00DF4BC7"/>
    <w:rsid w:val="00DF67AA"/>
    <w:rsid w:val="00DF79AB"/>
    <w:rsid w:val="00E00B26"/>
    <w:rsid w:val="00E0213D"/>
    <w:rsid w:val="00E0218A"/>
    <w:rsid w:val="00E0267F"/>
    <w:rsid w:val="00E03F2F"/>
    <w:rsid w:val="00E050C5"/>
    <w:rsid w:val="00E06F76"/>
    <w:rsid w:val="00E070CA"/>
    <w:rsid w:val="00E07647"/>
    <w:rsid w:val="00E078D1"/>
    <w:rsid w:val="00E07E75"/>
    <w:rsid w:val="00E11198"/>
    <w:rsid w:val="00E11849"/>
    <w:rsid w:val="00E11D20"/>
    <w:rsid w:val="00E14E32"/>
    <w:rsid w:val="00E15EBD"/>
    <w:rsid w:val="00E168AA"/>
    <w:rsid w:val="00E17450"/>
    <w:rsid w:val="00E20010"/>
    <w:rsid w:val="00E21227"/>
    <w:rsid w:val="00E21C31"/>
    <w:rsid w:val="00E21F58"/>
    <w:rsid w:val="00E2298D"/>
    <w:rsid w:val="00E23617"/>
    <w:rsid w:val="00E248A9"/>
    <w:rsid w:val="00E248DC"/>
    <w:rsid w:val="00E25A75"/>
    <w:rsid w:val="00E25F68"/>
    <w:rsid w:val="00E26226"/>
    <w:rsid w:val="00E26BAC"/>
    <w:rsid w:val="00E26C52"/>
    <w:rsid w:val="00E27AA6"/>
    <w:rsid w:val="00E30265"/>
    <w:rsid w:val="00E32554"/>
    <w:rsid w:val="00E3460B"/>
    <w:rsid w:val="00E34EDF"/>
    <w:rsid w:val="00E3638B"/>
    <w:rsid w:val="00E36E71"/>
    <w:rsid w:val="00E404E8"/>
    <w:rsid w:val="00E40A23"/>
    <w:rsid w:val="00E40CB3"/>
    <w:rsid w:val="00E40EE4"/>
    <w:rsid w:val="00E4104F"/>
    <w:rsid w:val="00E4134A"/>
    <w:rsid w:val="00E416FC"/>
    <w:rsid w:val="00E46C15"/>
    <w:rsid w:val="00E473F9"/>
    <w:rsid w:val="00E47822"/>
    <w:rsid w:val="00E50F81"/>
    <w:rsid w:val="00E5234A"/>
    <w:rsid w:val="00E53AB3"/>
    <w:rsid w:val="00E53EC1"/>
    <w:rsid w:val="00E54060"/>
    <w:rsid w:val="00E54DAA"/>
    <w:rsid w:val="00E56484"/>
    <w:rsid w:val="00E564B6"/>
    <w:rsid w:val="00E57969"/>
    <w:rsid w:val="00E60EB7"/>
    <w:rsid w:val="00E6172C"/>
    <w:rsid w:val="00E6286F"/>
    <w:rsid w:val="00E62A89"/>
    <w:rsid w:val="00E62B92"/>
    <w:rsid w:val="00E64E4C"/>
    <w:rsid w:val="00E6597A"/>
    <w:rsid w:val="00E65C61"/>
    <w:rsid w:val="00E66C53"/>
    <w:rsid w:val="00E66C72"/>
    <w:rsid w:val="00E677C7"/>
    <w:rsid w:val="00E71527"/>
    <w:rsid w:val="00E730D9"/>
    <w:rsid w:val="00E744CC"/>
    <w:rsid w:val="00E748EF"/>
    <w:rsid w:val="00E7518F"/>
    <w:rsid w:val="00E768A6"/>
    <w:rsid w:val="00E76F15"/>
    <w:rsid w:val="00E803DD"/>
    <w:rsid w:val="00E811C5"/>
    <w:rsid w:val="00E814FD"/>
    <w:rsid w:val="00E844CB"/>
    <w:rsid w:val="00E87EAF"/>
    <w:rsid w:val="00E90049"/>
    <w:rsid w:val="00E9165D"/>
    <w:rsid w:val="00E93CBE"/>
    <w:rsid w:val="00E943CB"/>
    <w:rsid w:val="00E9484E"/>
    <w:rsid w:val="00E94F29"/>
    <w:rsid w:val="00E95CA5"/>
    <w:rsid w:val="00E96345"/>
    <w:rsid w:val="00EA0FF9"/>
    <w:rsid w:val="00EA2A21"/>
    <w:rsid w:val="00EA47C3"/>
    <w:rsid w:val="00EA5867"/>
    <w:rsid w:val="00EA5921"/>
    <w:rsid w:val="00EA6310"/>
    <w:rsid w:val="00EA66F2"/>
    <w:rsid w:val="00EA6A14"/>
    <w:rsid w:val="00EA726D"/>
    <w:rsid w:val="00EB0110"/>
    <w:rsid w:val="00EB0C34"/>
    <w:rsid w:val="00EB1748"/>
    <w:rsid w:val="00EB217F"/>
    <w:rsid w:val="00EB4CBA"/>
    <w:rsid w:val="00EB5517"/>
    <w:rsid w:val="00EB5870"/>
    <w:rsid w:val="00EB7C47"/>
    <w:rsid w:val="00EC1045"/>
    <w:rsid w:val="00EC2B01"/>
    <w:rsid w:val="00EC3E3F"/>
    <w:rsid w:val="00EC44D2"/>
    <w:rsid w:val="00EC485E"/>
    <w:rsid w:val="00EC5F95"/>
    <w:rsid w:val="00ED01B9"/>
    <w:rsid w:val="00ED19AB"/>
    <w:rsid w:val="00ED207F"/>
    <w:rsid w:val="00ED31E8"/>
    <w:rsid w:val="00ED5FD3"/>
    <w:rsid w:val="00ED696D"/>
    <w:rsid w:val="00ED7A7D"/>
    <w:rsid w:val="00EE0564"/>
    <w:rsid w:val="00EE10F5"/>
    <w:rsid w:val="00EE26F2"/>
    <w:rsid w:val="00EE2F5C"/>
    <w:rsid w:val="00EE3105"/>
    <w:rsid w:val="00EE344A"/>
    <w:rsid w:val="00EE56C1"/>
    <w:rsid w:val="00EE591C"/>
    <w:rsid w:val="00EE618C"/>
    <w:rsid w:val="00EF038A"/>
    <w:rsid w:val="00EF0909"/>
    <w:rsid w:val="00EF14EA"/>
    <w:rsid w:val="00EF1B53"/>
    <w:rsid w:val="00EF1E07"/>
    <w:rsid w:val="00EF4848"/>
    <w:rsid w:val="00F01669"/>
    <w:rsid w:val="00F01CC9"/>
    <w:rsid w:val="00F02CE6"/>
    <w:rsid w:val="00F03D66"/>
    <w:rsid w:val="00F048B8"/>
    <w:rsid w:val="00F06C8A"/>
    <w:rsid w:val="00F06E6D"/>
    <w:rsid w:val="00F079A8"/>
    <w:rsid w:val="00F07FC3"/>
    <w:rsid w:val="00F10BDA"/>
    <w:rsid w:val="00F110CB"/>
    <w:rsid w:val="00F13E11"/>
    <w:rsid w:val="00F15D5C"/>
    <w:rsid w:val="00F16D71"/>
    <w:rsid w:val="00F203BC"/>
    <w:rsid w:val="00F21571"/>
    <w:rsid w:val="00F239ED"/>
    <w:rsid w:val="00F24E04"/>
    <w:rsid w:val="00F25E3A"/>
    <w:rsid w:val="00F271F8"/>
    <w:rsid w:val="00F27F2A"/>
    <w:rsid w:val="00F307F0"/>
    <w:rsid w:val="00F3107A"/>
    <w:rsid w:val="00F315B1"/>
    <w:rsid w:val="00F339ED"/>
    <w:rsid w:val="00F33B8F"/>
    <w:rsid w:val="00F3524C"/>
    <w:rsid w:val="00F358D0"/>
    <w:rsid w:val="00F35C4E"/>
    <w:rsid w:val="00F4194F"/>
    <w:rsid w:val="00F43156"/>
    <w:rsid w:val="00F446D7"/>
    <w:rsid w:val="00F45995"/>
    <w:rsid w:val="00F469CC"/>
    <w:rsid w:val="00F503D8"/>
    <w:rsid w:val="00F52E6D"/>
    <w:rsid w:val="00F53642"/>
    <w:rsid w:val="00F53DC9"/>
    <w:rsid w:val="00F55126"/>
    <w:rsid w:val="00F5603F"/>
    <w:rsid w:val="00F564FB"/>
    <w:rsid w:val="00F57323"/>
    <w:rsid w:val="00F6089D"/>
    <w:rsid w:val="00F61B97"/>
    <w:rsid w:val="00F620A5"/>
    <w:rsid w:val="00F62E17"/>
    <w:rsid w:val="00F64EE6"/>
    <w:rsid w:val="00F6683B"/>
    <w:rsid w:val="00F66FA2"/>
    <w:rsid w:val="00F67DE4"/>
    <w:rsid w:val="00F701D4"/>
    <w:rsid w:val="00F7131E"/>
    <w:rsid w:val="00F719B2"/>
    <w:rsid w:val="00F7273F"/>
    <w:rsid w:val="00F7382F"/>
    <w:rsid w:val="00F7383A"/>
    <w:rsid w:val="00F756F6"/>
    <w:rsid w:val="00F75E0C"/>
    <w:rsid w:val="00F760A3"/>
    <w:rsid w:val="00F765E9"/>
    <w:rsid w:val="00F77083"/>
    <w:rsid w:val="00F80034"/>
    <w:rsid w:val="00F8219E"/>
    <w:rsid w:val="00F8283C"/>
    <w:rsid w:val="00F82D07"/>
    <w:rsid w:val="00F842B4"/>
    <w:rsid w:val="00F86B79"/>
    <w:rsid w:val="00F87108"/>
    <w:rsid w:val="00F87507"/>
    <w:rsid w:val="00F91C62"/>
    <w:rsid w:val="00F9220B"/>
    <w:rsid w:val="00F927BA"/>
    <w:rsid w:val="00F92A5A"/>
    <w:rsid w:val="00F93CF6"/>
    <w:rsid w:val="00F948B1"/>
    <w:rsid w:val="00F966FC"/>
    <w:rsid w:val="00F96A75"/>
    <w:rsid w:val="00F9712F"/>
    <w:rsid w:val="00FA0F17"/>
    <w:rsid w:val="00FA2338"/>
    <w:rsid w:val="00FA254B"/>
    <w:rsid w:val="00FA2926"/>
    <w:rsid w:val="00FA49D5"/>
    <w:rsid w:val="00FA4A95"/>
    <w:rsid w:val="00FB0FE4"/>
    <w:rsid w:val="00FB1E3D"/>
    <w:rsid w:val="00FB2BF5"/>
    <w:rsid w:val="00FB3C58"/>
    <w:rsid w:val="00FB476F"/>
    <w:rsid w:val="00FB5494"/>
    <w:rsid w:val="00FB6941"/>
    <w:rsid w:val="00FC0D62"/>
    <w:rsid w:val="00FC11D1"/>
    <w:rsid w:val="00FC1E4C"/>
    <w:rsid w:val="00FC234F"/>
    <w:rsid w:val="00FC4038"/>
    <w:rsid w:val="00FC5D1D"/>
    <w:rsid w:val="00FC6053"/>
    <w:rsid w:val="00FC64D6"/>
    <w:rsid w:val="00FC7675"/>
    <w:rsid w:val="00FD0834"/>
    <w:rsid w:val="00FD1908"/>
    <w:rsid w:val="00FD2810"/>
    <w:rsid w:val="00FD476F"/>
    <w:rsid w:val="00FD4D07"/>
    <w:rsid w:val="00FD4E21"/>
    <w:rsid w:val="00FE0B2B"/>
    <w:rsid w:val="00FE41D7"/>
    <w:rsid w:val="00FE5FF4"/>
    <w:rsid w:val="00FE639A"/>
    <w:rsid w:val="00FE6A7E"/>
    <w:rsid w:val="00FF0118"/>
    <w:rsid w:val="00FF0FD4"/>
    <w:rsid w:val="00FF1D88"/>
    <w:rsid w:val="00FF2CF7"/>
    <w:rsid w:val="00FF3674"/>
    <w:rsid w:val="00FF6CD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5468C28"/>
  <w15:docId w15:val="{77F9EF29-18F1-4C71-BFEF-9164B73EA0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1" w:unhideWhenUsed="1" w:qFormat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E26F2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8F7292"/>
    <w:pPr>
      <w:ind w:left="2160" w:firstLine="720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F729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6F6F74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9519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6F6F74" w:themeColor="accen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1776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373739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F7292"/>
    <w:rPr>
      <w:rFonts w:ascii="Times New Roman" w:hAnsi="Times New Roman" w:cs="Times New Roman"/>
      <w:b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8F7292"/>
    <w:rPr>
      <w:rFonts w:asciiTheme="majorHAnsi" w:eastAsiaTheme="majorEastAsia" w:hAnsiTheme="majorHAnsi" w:cstheme="majorBidi"/>
      <w:b/>
      <w:bCs/>
      <w:color w:val="6F6F74" w:themeColor="accent1"/>
      <w:sz w:val="26"/>
      <w:szCs w:val="26"/>
      <w:lang w:val="en-US"/>
    </w:rPr>
  </w:style>
  <w:style w:type="paragraph" w:styleId="BodyText">
    <w:name w:val="Body Text"/>
    <w:basedOn w:val="Normal"/>
    <w:link w:val="BodyTextChar"/>
    <w:uiPriority w:val="1"/>
    <w:qFormat/>
    <w:rsid w:val="008F7292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8F7292"/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aliases w:val="Sub-Judul 1"/>
    <w:basedOn w:val="Normal"/>
    <w:link w:val="ListParagraphChar"/>
    <w:uiPriority w:val="34"/>
    <w:qFormat/>
    <w:rsid w:val="008F7292"/>
    <w:pPr>
      <w:widowControl w:val="0"/>
      <w:autoSpaceDE w:val="0"/>
      <w:autoSpaceDN w:val="0"/>
      <w:spacing w:after="0" w:line="240" w:lineRule="auto"/>
      <w:ind w:left="1309" w:hanging="361"/>
    </w:pPr>
    <w:rPr>
      <w:rFonts w:ascii="Times New Roman" w:eastAsia="Times New Roman" w:hAnsi="Times New Roman" w:cs="Times New Roman"/>
    </w:rPr>
  </w:style>
  <w:style w:type="paragraph" w:styleId="Title">
    <w:name w:val="Title"/>
    <w:basedOn w:val="Normal"/>
    <w:link w:val="TitleChar"/>
    <w:uiPriority w:val="1"/>
    <w:qFormat/>
    <w:rsid w:val="000D2072"/>
    <w:pPr>
      <w:widowControl w:val="0"/>
      <w:autoSpaceDE w:val="0"/>
      <w:autoSpaceDN w:val="0"/>
      <w:spacing w:before="102" w:after="0" w:line="240" w:lineRule="auto"/>
      <w:ind w:left="3150" w:right="3193"/>
      <w:jc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TitleChar">
    <w:name w:val="Title Char"/>
    <w:basedOn w:val="DefaultParagraphFont"/>
    <w:link w:val="Title"/>
    <w:uiPriority w:val="1"/>
    <w:rsid w:val="000D2072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NoSpacing">
    <w:name w:val="No Spacing"/>
    <w:link w:val="NoSpacingChar"/>
    <w:uiPriority w:val="1"/>
    <w:qFormat/>
    <w:rsid w:val="00482303"/>
    <w:pPr>
      <w:spacing w:after="0" w:line="240" w:lineRule="auto"/>
    </w:pPr>
    <w:rPr>
      <w:lang w:val="en-ID"/>
    </w:rPr>
  </w:style>
  <w:style w:type="paragraph" w:styleId="Header">
    <w:name w:val="header"/>
    <w:basedOn w:val="Normal"/>
    <w:link w:val="HeaderChar"/>
    <w:uiPriority w:val="99"/>
    <w:unhideWhenUsed/>
    <w:rsid w:val="00482303"/>
    <w:pPr>
      <w:tabs>
        <w:tab w:val="center" w:pos="4513"/>
        <w:tab w:val="right" w:pos="9026"/>
      </w:tabs>
      <w:spacing w:after="0" w:line="240" w:lineRule="auto"/>
    </w:pPr>
    <w:rPr>
      <w:lang w:val="en-ID"/>
    </w:rPr>
  </w:style>
  <w:style w:type="character" w:customStyle="1" w:styleId="HeaderChar">
    <w:name w:val="Header Char"/>
    <w:basedOn w:val="DefaultParagraphFont"/>
    <w:link w:val="Header"/>
    <w:uiPriority w:val="99"/>
    <w:rsid w:val="00482303"/>
    <w:rPr>
      <w:lang w:val="en-ID"/>
    </w:rPr>
  </w:style>
  <w:style w:type="paragraph" w:styleId="Footer">
    <w:name w:val="footer"/>
    <w:basedOn w:val="Normal"/>
    <w:link w:val="FooterChar"/>
    <w:uiPriority w:val="99"/>
    <w:unhideWhenUsed/>
    <w:rsid w:val="00482303"/>
    <w:pPr>
      <w:tabs>
        <w:tab w:val="center" w:pos="4513"/>
        <w:tab w:val="right" w:pos="9026"/>
      </w:tabs>
      <w:spacing w:after="0" w:line="240" w:lineRule="auto"/>
    </w:pPr>
    <w:rPr>
      <w:lang w:val="en-ID"/>
    </w:rPr>
  </w:style>
  <w:style w:type="character" w:customStyle="1" w:styleId="FooterChar">
    <w:name w:val="Footer Char"/>
    <w:basedOn w:val="DefaultParagraphFont"/>
    <w:link w:val="Footer"/>
    <w:uiPriority w:val="99"/>
    <w:rsid w:val="00482303"/>
    <w:rPr>
      <w:lang w:val="en-ID"/>
    </w:rPr>
  </w:style>
  <w:style w:type="table" w:styleId="TableGrid">
    <w:name w:val="Table Grid"/>
    <w:basedOn w:val="TableNormal"/>
    <w:qFormat/>
    <w:rsid w:val="00482303"/>
    <w:pPr>
      <w:spacing w:after="0" w:line="240" w:lineRule="auto"/>
    </w:pPr>
    <w:rPr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aliases w:val="Sub-Judul 1 Char"/>
    <w:basedOn w:val="DefaultParagraphFont"/>
    <w:link w:val="ListParagraph"/>
    <w:uiPriority w:val="34"/>
    <w:rsid w:val="00832253"/>
    <w:rPr>
      <w:rFonts w:ascii="Times New Roman" w:eastAsia="Times New Roman" w:hAnsi="Times New Roman" w:cs="Times New Roman"/>
    </w:rPr>
  </w:style>
  <w:style w:type="paragraph" w:customStyle="1" w:styleId="Manfaat">
    <w:name w:val="Manfaat"/>
    <w:basedOn w:val="Heading3"/>
    <w:next w:val="Heading3"/>
    <w:link w:val="ManfaatChar"/>
    <w:qFormat/>
    <w:rsid w:val="00C95191"/>
    <w:pPr>
      <w:numPr>
        <w:numId w:val="1"/>
      </w:numPr>
      <w:spacing w:line="360" w:lineRule="auto"/>
      <w:jc w:val="both"/>
    </w:pPr>
    <w:rPr>
      <w:rFonts w:ascii="Times New Roman" w:hAnsi="Times New Roman" w:cs="Times New Roman"/>
      <w:b w:val="0"/>
      <w:color w:val="auto"/>
      <w:sz w:val="24"/>
      <w:szCs w:val="24"/>
    </w:rPr>
  </w:style>
  <w:style w:type="character" w:customStyle="1" w:styleId="ManfaatChar">
    <w:name w:val="Manfaat Char"/>
    <w:basedOn w:val="Heading3Char"/>
    <w:link w:val="Manfaat"/>
    <w:rsid w:val="00C95191"/>
    <w:rPr>
      <w:rFonts w:ascii="Times New Roman" w:eastAsiaTheme="majorEastAsia" w:hAnsi="Times New Roman" w:cs="Times New Roman"/>
      <w:b w:val="0"/>
      <w:bCs/>
      <w:color w:val="6F6F74" w:themeColor="accent1"/>
      <w:sz w:val="24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C95191"/>
    <w:rPr>
      <w:rFonts w:asciiTheme="majorHAnsi" w:eastAsiaTheme="majorEastAsia" w:hAnsiTheme="majorHAnsi" w:cstheme="majorBidi"/>
      <w:b/>
      <w:bCs/>
      <w:color w:val="6F6F74" w:themeColor="accent1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rsid w:val="00177660"/>
    <w:rPr>
      <w:rFonts w:asciiTheme="majorHAnsi" w:eastAsiaTheme="majorEastAsia" w:hAnsiTheme="majorHAnsi" w:cstheme="majorBidi"/>
      <w:color w:val="373739" w:themeColor="accent1" w:themeShade="7F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10F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E10F5"/>
    <w:rPr>
      <w:rFonts w:ascii="Tahoma" w:hAnsi="Tahoma" w:cs="Tahoma"/>
      <w:sz w:val="16"/>
      <w:szCs w:val="16"/>
      <w:lang w:val="en-US"/>
    </w:rPr>
  </w:style>
  <w:style w:type="paragraph" w:customStyle="1" w:styleId="POP">
    <w:name w:val="POP"/>
    <w:basedOn w:val="Heading3"/>
    <w:next w:val="Heading3"/>
    <w:link w:val="POPChar"/>
    <w:qFormat/>
    <w:rsid w:val="00B16F2B"/>
    <w:pPr>
      <w:numPr>
        <w:numId w:val="2"/>
      </w:numPr>
      <w:spacing w:line="360" w:lineRule="auto"/>
      <w:jc w:val="both"/>
    </w:pPr>
    <w:rPr>
      <w:rFonts w:ascii="Times New Roman" w:hAnsi="Times New Roman" w:cs="Times New Roman"/>
      <w:b w:val="0"/>
      <w:color w:val="auto"/>
      <w:sz w:val="24"/>
      <w:szCs w:val="24"/>
    </w:rPr>
  </w:style>
  <w:style w:type="character" w:customStyle="1" w:styleId="POPChar">
    <w:name w:val="POP Char"/>
    <w:basedOn w:val="Heading3Char"/>
    <w:link w:val="POP"/>
    <w:rsid w:val="00B16F2B"/>
    <w:rPr>
      <w:rFonts w:ascii="Times New Roman" w:eastAsiaTheme="majorEastAsia" w:hAnsi="Times New Roman" w:cs="Times New Roman"/>
      <w:b w:val="0"/>
      <w:bCs/>
      <w:color w:val="6F6F74" w:themeColor="accent1"/>
      <w:sz w:val="24"/>
      <w:szCs w:val="24"/>
      <w:lang w:val="en-US"/>
    </w:rPr>
  </w:style>
  <w:style w:type="paragraph" w:customStyle="1" w:styleId="BAB4">
    <w:name w:val="BAB 4"/>
    <w:basedOn w:val="Heading1"/>
    <w:next w:val="Heading1"/>
    <w:link w:val="BAB4Char"/>
    <w:qFormat/>
    <w:rsid w:val="000161D6"/>
    <w:pPr>
      <w:numPr>
        <w:numId w:val="4"/>
      </w:numPr>
    </w:pPr>
  </w:style>
  <w:style w:type="character" w:customStyle="1" w:styleId="BAB4Char">
    <w:name w:val="BAB 4 Char"/>
    <w:basedOn w:val="DefaultParagraphFont"/>
    <w:link w:val="BAB4"/>
    <w:rsid w:val="000161D6"/>
    <w:rPr>
      <w:rFonts w:ascii="Times New Roman" w:hAnsi="Times New Roman" w:cs="Times New Roman"/>
      <w:b/>
      <w:sz w:val="24"/>
      <w:szCs w:val="24"/>
      <w:lang w:val="en-US"/>
    </w:rPr>
  </w:style>
  <w:style w:type="paragraph" w:customStyle="1" w:styleId="VARIABEL">
    <w:name w:val="VARIABEL"/>
    <w:basedOn w:val="Heading3"/>
    <w:next w:val="Heading3"/>
    <w:link w:val="VARIABELChar"/>
    <w:qFormat/>
    <w:rsid w:val="000161D6"/>
    <w:pPr>
      <w:numPr>
        <w:numId w:val="3"/>
      </w:numPr>
      <w:spacing w:line="360" w:lineRule="auto"/>
      <w:jc w:val="both"/>
    </w:pPr>
    <w:rPr>
      <w:rFonts w:ascii="Times New Roman" w:hAnsi="Times New Roman" w:cs="Times New Roman"/>
      <w:b w:val="0"/>
      <w:color w:val="auto"/>
      <w:sz w:val="24"/>
      <w:szCs w:val="24"/>
    </w:rPr>
  </w:style>
  <w:style w:type="character" w:customStyle="1" w:styleId="VARIABELChar">
    <w:name w:val="VARIABEL Char"/>
    <w:basedOn w:val="Heading3Char"/>
    <w:link w:val="VARIABEL"/>
    <w:rsid w:val="000161D6"/>
    <w:rPr>
      <w:rFonts w:ascii="Times New Roman" w:eastAsiaTheme="majorEastAsia" w:hAnsi="Times New Roman" w:cs="Times New Roman"/>
      <w:b w:val="0"/>
      <w:bCs/>
      <w:color w:val="6F6F74" w:themeColor="accent1"/>
      <w:sz w:val="24"/>
      <w:szCs w:val="24"/>
      <w:lang w:val="en-US"/>
    </w:rPr>
  </w:style>
  <w:style w:type="paragraph" w:customStyle="1" w:styleId="jenis">
    <w:name w:val="jenis"/>
    <w:basedOn w:val="Heading3"/>
    <w:next w:val="Heading3"/>
    <w:link w:val="jenisChar"/>
    <w:qFormat/>
    <w:rsid w:val="00550117"/>
    <w:pPr>
      <w:numPr>
        <w:numId w:val="5"/>
      </w:numPr>
      <w:spacing w:line="360" w:lineRule="auto"/>
      <w:jc w:val="both"/>
    </w:pPr>
    <w:rPr>
      <w:rFonts w:ascii="Times New Roman" w:hAnsi="Times New Roman" w:cs="Times New Roman"/>
      <w:b w:val="0"/>
      <w:color w:val="auto"/>
      <w:sz w:val="24"/>
      <w:szCs w:val="24"/>
    </w:rPr>
  </w:style>
  <w:style w:type="character" w:customStyle="1" w:styleId="jenisChar">
    <w:name w:val="jenis Char"/>
    <w:basedOn w:val="Heading3Char"/>
    <w:link w:val="jenis"/>
    <w:rsid w:val="00550117"/>
    <w:rPr>
      <w:rFonts w:ascii="Times New Roman" w:eastAsiaTheme="majorEastAsia" w:hAnsi="Times New Roman" w:cs="Times New Roman"/>
      <w:b w:val="0"/>
      <w:bCs/>
      <w:color w:val="6F6F74" w:themeColor="accent1"/>
      <w:sz w:val="24"/>
      <w:szCs w:val="24"/>
      <w:lang w:val="en-US"/>
    </w:rPr>
  </w:style>
  <w:style w:type="paragraph" w:styleId="TOC5">
    <w:name w:val="toc 5"/>
    <w:basedOn w:val="Normal"/>
    <w:uiPriority w:val="1"/>
    <w:qFormat/>
    <w:rsid w:val="00D17F3B"/>
    <w:pPr>
      <w:widowControl w:val="0"/>
      <w:autoSpaceDE w:val="0"/>
      <w:autoSpaceDN w:val="0"/>
      <w:spacing w:before="31" w:after="0" w:line="240" w:lineRule="auto"/>
      <w:ind w:left="1295"/>
    </w:pPr>
    <w:rPr>
      <w:rFonts w:ascii="Times New Roman" w:eastAsia="Times New Roman" w:hAnsi="Times New Roman" w:cs="Times New Roman"/>
      <w:sz w:val="23"/>
      <w:szCs w:val="23"/>
    </w:rPr>
  </w:style>
  <w:style w:type="character" w:customStyle="1" w:styleId="t">
    <w:name w:val="t"/>
    <w:basedOn w:val="DefaultParagraphFont"/>
    <w:rsid w:val="00016583"/>
  </w:style>
  <w:style w:type="character" w:customStyle="1" w:styleId="A8">
    <w:name w:val="A8"/>
    <w:uiPriority w:val="99"/>
    <w:rsid w:val="00586CD6"/>
    <w:rPr>
      <w:color w:val="000000"/>
      <w:sz w:val="13"/>
      <w:szCs w:val="13"/>
    </w:rPr>
  </w:style>
  <w:style w:type="paragraph" w:customStyle="1" w:styleId="Default">
    <w:name w:val="Default"/>
    <w:rsid w:val="006E3705"/>
    <w:pPr>
      <w:autoSpaceDE w:val="0"/>
      <w:autoSpaceDN w:val="0"/>
      <w:adjustRightInd w:val="0"/>
      <w:spacing w:after="0" w:line="240" w:lineRule="auto"/>
    </w:pPr>
    <w:rPr>
      <w:rFonts w:ascii="Georgia" w:hAnsi="Georgia" w:cs="Georgia"/>
      <w:color w:val="000000"/>
      <w:sz w:val="24"/>
      <w:szCs w:val="24"/>
    </w:rPr>
  </w:style>
  <w:style w:type="paragraph" w:styleId="NormalWeb">
    <w:name w:val="Normal (Web)"/>
    <w:basedOn w:val="Normal"/>
    <w:uiPriority w:val="99"/>
    <w:unhideWhenUsed/>
    <w:rsid w:val="00C421A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D24C7A"/>
    <w:pPr>
      <w:keepNext/>
      <w:keepLines/>
      <w:spacing w:before="480" w:after="0"/>
      <w:ind w:left="0" w:firstLine="0"/>
      <w:outlineLvl w:val="9"/>
    </w:pPr>
    <w:rPr>
      <w:rFonts w:asciiTheme="majorHAnsi" w:eastAsiaTheme="majorEastAsia" w:hAnsiTheme="majorHAnsi" w:cstheme="majorBidi"/>
      <w:bCs/>
      <w:color w:val="535356" w:themeColor="accent1" w:themeShade="BF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EE618C"/>
    <w:pPr>
      <w:tabs>
        <w:tab w:val="left" w:pos="440"/>
        <w:tab w:val="right" w:leader="dot" w:pos="7927"/>
      </w:tabs>
      <w:spacing w:after="0" w:line="360" w:lineRule="auto"/>
    </w:pPr>
    <w:rPr>
      <w:rFonts w:ascii="Times New Roman" w:hAnsi="Times New Roman" w:cs="Times New Roman"/>
      <w:noProof/>
      <w:w w:val="105"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D24C7A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FF0FD4"/>
    <w:pPr>
      <w:tabs>
        <w:tab w:val="left" w:pos="720"/>
        <w:tab w:val="right" w:leader="dot" w:pos="7927"/>
      </w:tabs>
      <w:spacing w:after="0" w:line="360" w:lineRule="auto"/>
      <w:ind w:left="440"/>
    </w:pPr>
  </w:style>
  <w:style w:type="character" w:styleId="Hyperlink">
    <w:name w:val="Hyperlink"/>
    <w:basedOn w:val="DefaultParagraphFont"/>
    <w:uiPriority w:val="99"/>
    <w:unhideWhenUsed/>
    <w:rsid w:val="00D24C7A"/>
    <w:rPr>
      <w:color w:val="67AABF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5E1BF0"/>
    <w:pPr>
      <w:spacing w:line="240" w:lineRule="auto"/>
    </w:pPr>
    <w:rPr>
      <w:b/>
      <w:bCs/>
      <w:color w:val="6F6F74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BB3E8B"/>
    <w:pPr>
      <w:spacing w:after="0"/>
    </w:pPr>
  </w:style>
  <w:style w:type="paragraph" w:customStyle="1" w:styleId="TableParagraph">
    <w:name w:val="Table Paragraph"/>
    <w:basedOn w:val="Normal"/>
    <w:uiPriority w:val="1"/>
    <w:qFormat/>
    <w:rsid w:val="00EE26F2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character" w:styleId="FollowedHyperlink">
    <w:name w:val="FollowedHyperlink"/>
    <w:basedOn w:val="DefaultParagraphFont"/>
    <w:uiPriority w:val="99"/>
    <w:semiHidden/>
    <w:unhideWhenUsed/>
    <w:rsid w:val="001F2009"/>
    <w:rPr>
      <w:color w:val="800080"/>
      <w:u w:val="single"/>
    </w:rPr>
  </w:style>
  <w:style w:type="paragraph" w:customStyle="1" w:styleId="xl65">
    <w:name w:val="xl65"/>
    <w:basedOn w:val="Normal"/>
    <w:rsid w:val="001F2009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1F2009"/>
    <w:pPr>
      <w:pBdr>
        <w:top w:val="single" w:sz="8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1F2009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1F2009"/>
    <w:pPr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Normal"/>
    <w:rsid w:val="001F200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1F2009"/>
    <w:pPr>
      <w:pBdr>
        <w:top w:val="single" w:sz="4" w:space="0" w:color="auto"/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1">
    <w:name w:val="xl71"/>
    <w:basedOn w:val="Normal"/>
    <w:rsid w:val="001F2009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2">
    <w:name w:val="xl72"/>
    <w:basedOn w:val="Normal"/>
    <w:rsid w:val="001F2009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3">
    <w:name w:val="xl73"/>
    <w:basedOn w:val="Normal"/>
    <w:rsid w:val="001F2009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4">
    <w:name w:val="xl74"/>
    <w:basedOn w:val="Normal"/>
    <w:rsid w:val="001F200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5">
    <w:name w:val="xl75"/>
    <w:basedOn w:val="Normal"/>
    <w:rsid w:val="001F2009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6">
    <w:name w:val="xl76"/>
    <w:basedOn w:val="Normal"/>
    <w:rsid w:val="001F2009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CD5B4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7">
    <w:name w:val="xl77"/>
    <w:basedOn w:val="Normal"/>
    <w:rsid w:val="001F2009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CD5B4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8">
    <w:name w:val="xl78"/>
    <w:basedOn w:val="Normal"/>
    <w:rsid w:val="001F2009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9">
    <w:name w:val="xl79"/>
    <w:basedOn w:val="Normal"/>
    <w:rsid w:val="001F2009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0">
    <w:name w:val="xl80"/>
    <w:basedOn w:val="Normal"/>
    <w:rsid w:val="001F2009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1">
    <w:name w:val="xl81"/>
    <w:basedOn w:val="Normal"/>
    <w:rsid w:val="001F200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2">
    <w:name w:val="xl82"/>
    <w:basedOn w:val="Normal"/>
    <w:rsid w:val="001F200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3">
    <w:name w:val="xl83"/>
    <w:basedOn w:val="Normal"/>
    <w:rsid w:val="001F2009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4">
    <w:name w:val="xl84"/>
    <w:basedOn w:val="Normal"/>
    <w:rsid w:val="001F2009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5">
    <w:name w:val="xl85"/>
    <w:basedOn w:val="Normal"/>
    <w:rsid w:val="001F2009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6">
    <w:name w:val="xl86"/>
    <w:basedOn w:val="Normal"/>
    <w:rsid w:val="001F2009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7">
    <w:name w:val="xl87"/>
    <w:basedOn w:val="Normal"/>
    <w:rsid w:val="001F2009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8">
    <w:name w:val="xl88"/>
    <w:basedOn w:val="Normal"/>
    <w:rsid w:val="001F2009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9">
    <w:name w:val="xl89"/>
    <w:basedOn w:val="Normal"/>
    <w:rsid w:val="001F2009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90">
    <w:name w:val="xl90"/>
    <w:basedOn w:val="Normal"/>
    <w:rsid w:val="001F2009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91">
    <w:name w:val="xl91"/>
    <w:basedOn w:val="Normal"/>
    <w:rsid w:val="001F2009"/>
    <w:pPr>
      <w:pBdr>
        <w:top w:val="single" w:sz="8" w:space="0" w:color="auto"/>
        <w:left w:val="single" w:sz="8" w:space="0" w:color="auto"/>
        <w:right w:val="single" w:sz="8" w:space="0" w:color="auto"/>
      </w:pBdr>
      <w:shd w:val="clear" w:color="000000" w:fill="FCD5B4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92">
    <w:name w:val="xl92"/>
    <w:basedOn w:val="Normal"/>
    <w:rsid w:val="001F2009"/>
    <w:pPr>
      <w:pBdr>
        <w:left w:val="single" w:sz="8" w:space="0" w:color="auto"/>
        <w:right w:val="single" w:sz="8" w:space="0" w:color="auto"/>
      </w:pBdr>
      <w:shd w:val="clear" w:color="000000" w:fill="FCD5B4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93">
    <w:name w:val="xl93"/>
    <w:basedOn w:val="Normal"/>
    <w:rsid w:val="001F2009"/>
    <w:pPr>
      <w:pBdr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CD5B4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SpacingChar">
    <w:name w:val="No Spacing Char"/>
    <w:basedOn w:val="DefaultParagraphFont"/>
    <w:link w:val="NoSpacing"/>
    <w:uiPriority w:val="1"/>
    <w:rsid w:val="009B180E"/>
    <w:rPr>
      <w:lang w:val="en-ID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7C6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7C6D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7C6D"/>
    <w:pPr>
      <w:spacing w:after="160"/>
    </w:pPr>
    <w:rPr>
      <w:b/>
      <w:bCs/>
      <w:lang w:val="en-ID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7C6D"/>
    <w:rPr>
      <w:b/>
      <w:bCs/>
      <w:sz w:val="20"/>
      <w:szCs w:val="20"/>
      <w:lang w:val="en-ID"/>
    </w:rPr>
  </w:style>
  <w:style w:type="table" w:customStyle="1" w:styleId="PlainTable21">
    <w:name w:val="Plain Table 21"/>
    <w:basedOn w:val="TableNormal"/>
    <w:uiPriority w:val="42"/>
    <w:rsid w:val="00F25E3A"/>
    <w:pPr>
      <w:spacing w:after="0" w:line="240" w:lineRule="auto"/>
    </w:pPr>
    <w:rPr>
      <w:lang w:val="en-ID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TableGridLight1">
    <w:name w:val="Table Grid Light1"/>
    <w:basedOn w:val="TableNormal"/>
    <w:uiPriority w:val="40"/>
    <w:rsid w:val="008E5F90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customStyle="1" w:styleId="PlainTable11">
    <w:name w:val="Plain Table 11"/>
    <w:basedOn w:val="TableNormal"/>
    <w:uiPriority w:val="41"/>
    <w:rsid w:val="008B4740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A36574"/>
    <w:rPr>
      <w:sz w:val="16"/>
      <w:szCs w:val="1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653D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6290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911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1377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002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067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938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864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2563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840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1165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449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1247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5001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568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962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4036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117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1961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702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6766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549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048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4698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0037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870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112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4041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16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18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930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62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70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036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2315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221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0972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4758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1251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5054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152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731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089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320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248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596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5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96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058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781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3339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0799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428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8414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250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751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775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089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6415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4813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405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6697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57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454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102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825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226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7957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846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784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9168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532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487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3021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684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18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533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4307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5907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674613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958627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484282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354089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700406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729229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6417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8248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9454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644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0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445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25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40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08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361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924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5643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944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265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6078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727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418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583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526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358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011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6751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493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199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332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481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553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375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759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578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76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5663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529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46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419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228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6082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004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8614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428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590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094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919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4798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7508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261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730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93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95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308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3409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062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604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7884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79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629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736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6106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6735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1853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2643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8486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537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636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495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2199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687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098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296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174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458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020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8816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765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6726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860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218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1749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374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207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760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452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6703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0750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730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5455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5843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37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4655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6473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56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666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0294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454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659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1218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4735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811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498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928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7476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868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727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3179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1455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099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724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header" Target="header5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eader" Target="header4.xml"/></Relationships>
</file>

<file path=word/theme/theme1.xml><?xml version="1.0" encoding="utf-8"?>
<a:theme xmlns:a="http://schemas.openxmlformats.org/drawingml/2006/main" name="Office Theme">
  <a:themeElements>
    <a:clrScheme name="BlackTie">
      <a:dk1>
        <a:srgbClr val="000000"/>
      </a:dk1>
      <a:lt1>
        <a:srgbClr val="FFFFFF"/>
      </a:lt1>
      <a:dk2>
        <a:srgbClr val="46464A"/>
      </a:dk2>
      <a:lt2>
        <a:srgbClr val="E3DCCF"/>
      </a:lt2>
      <a:accent1>
        <a:srgbClr val="6F6F74"/>
      </a:accent1>
      <a:accent2>
        <a:srgbClr val="A7B789"/>
      </a:accent2>
      <a:accent3>
        <a:srgbClr val="BEAE98"/>
      </a:accent3>
      <a:accent4>
        <a:srgbClr val="92A9B9"/>
      </a:accent4>
      <a:accent5>
        <a:srgbClr val="9C8265"/>
      </a:accent5>
      <a:accent6>
        <a:srgbClr val="8D6974"/>
      </a:accent6>
      <a:hlink>
        <a:srgbClr val="67AABF"/>
      </a:hlink>
      <a:folHlink>
        <a:srgbClr val="B1B5AB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6D78A60-A1E6-4809-B01C-F197A7B21F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360</TotalTime>
  <Pages>4</Pages>
  <Words>1036</Words>
  <Characters>5910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indows User</dc:creator>
  <cp:lastModifiedBy>Nur Habiba Sangka</cp:lastModifiedBy>
  <cp:revision>489</cp:revision>
  <cp:lastPrinted>2022-03-01T13:30:00Z</cp:lastPrinted>
  <dcterms:created xsi:type="dcterms:W3CDTF">2021-03-27T14:32:00Z</dcterms:created>
  <dcterms:modified xsi:type="dcterms:W3CDTF">2022-03-01T18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Recent Style Id 0_1">
    <vt:lpwstr>http://www.zotero.org/styles/apa-6th-edition</vt:lpwstr>
  </property>
  <property fmtid="{D5CDD505-2E9C-101B-9397-08002B2CF9AE}" pid="4" name="Mendeley Recent Style Name 0_1">
    <vt:lpwstr>American Psychological Association 6th edition</vt:lpwstr>
  </property>
  <property fmtid="{D5CDD505-2E9C-101B-9397-08002B2CF9AE}" pid="5" name="Mendeley Recent Style Id 1_1">
    <vt:lpwstr>http://www.zotero.org/styles/apa</vt:lpwstr>
  </property>
  <property fmtid="{D5CDD505-2E9C-101B-9397-08002B2CF9AE}" pid="6" name="Mendeley Recent Style Name 1_1">
    <vt:lpwstr>American Psychological Association 7th edition</vt:lpwstr>
  </property>
  <property fmtid="{D5CDD505-2E9C-101B-9397-08002B2CF9AE}" pid="7" name="Mendeley Recent Style Id 2_1">
    <vt:lpwstr>http://www.zotero.org/styles/harvard1</vt:lpwstr>
  </property>
  <property fmtid="{D5CDD505-2E9C-101B-9397-08002B2CF9AE}" pid="8" name="Mendeley Recent Style Name 2_1">
    <vt:lpwstr>Harvard reference format 1 (deprecated)</vt:lpwstr>
  </property>
  <property fmtid="{D5CDD505-2E9C-101B-9397-08002B2CF9AE}" pid="9" name="Mendeley Recent Style Id 3_1">
    <vt:lpwstr>http://www.zotero.org/styles/ieee</vt:lpwstr>
  </property>
  <property fmtid="{D5CDD505-2E9C-101B-9397-08002B2CF9AE}" pid="10" name="Mendeley Recent Style Name 3_1">
    <vt:lpwstr>IEEE</vt:lpwstr>
  </property>
  <property fmtid="{D5CDD505-2E9C-101B-9397-08002B2CF9AE}" pid="11" name="Mendeley Recent Style Id 4_1">
    <vt:lpwstr>http://www.zotero.org/styles/oscola</vt:lpwstr>
  </property>
  <property fmtid="{D5CDD505-2E9C-101B-9397-08002B2CF9AE}" pid="12" name="Mendeley Recent Style Name 4_1">
    <vt:lpwstr>OSCOLA (Oxford University Standard for Citation of Legal Authorities)</vt:lpwstr>
  </property>
  <property fmtid="{D5CDD505-2E9C-101B-9397-08002B2CF9AE}" pid="13" name="Mendeley Recent Style Id 5_1">
    <vt:lpwstr>http://www.zotero.org/styles/springer-socpsych-brackets</vt:lpwstr>
  </property>
  <property fmtid="{D5CDD505-2E9C-101B-9397-08002B2CF9AE}" pid="14" name="Mendeley Recent Style Name 5_1">
    <vt:lpwstr>Springer - SocPsych (numeric, brackets)</vt:lpwstr>
  </property>
  <property fmtid="{D5CDD505-2E9C-101B-9397-08002B2CF9AE}" pid="15" name="Mendeley Recent Style Id 6_1">
    <vt:lpwstr>http://www.zotero.org/styles/turabian-author-date</vt:lpwstr>
  </property>
  <property fmtid="{D5CDD505-2E9C-101B-9397-08002B2CF9AE}" pid="16" name="Mendeley Recent Style Name 6_1">
    <vt:lpwstr>Turabian 9th edition (author-date)</vt:lpwstr>
  </property>
  <property fmtid="{D5CDD505-2E9C-101B-9397-08002B2CF9AE}" pid="17" name="Mendeley Recent Style Id 7_1">
    <vt:lpwstr>http://www.zotero.org/styles/universitas-negeri-semarang-fakultas-matematika-dan-ilmu-pengetahuan-alam</vt:lpwstr>
  </property>
  <property fmtid="{D5CDD505-2E9C-101B-9397-08002B2CF9AE}" pid="18" name="Mendeley Recent Style Name 7_1">
    <vt:lpwstr>Universitas Negeri Semarang - Fakultas Matematika dan Ilmu Pengetahuan Alam (Indonesian)</vt:lpwstr>
  </property>
  <property fmtid="{D5CDD505-2E9C-101B-9397-08002B2CF9AE}" pid="19" name="Mendeley Recent Style Id 8_1">
    <vt:lpwstr>http://www.zotero.org/styles/universitas-negeri-yogyakarta-program-pascasarjana</vt:lpwstr>
  </property>
  <property fmtid="{D5CDD505-2E9C-101B-9397-08002B2CF9AE}" pid="20" name="Mendeley Recent Style Name 8_1">
    <vt:lpwstr>Universitas Negeri Yogyakarta - Program Pascasarjana (Indonesian)</vt:lpwstr>
  </property>
  <property fmtid="{D5CDD505-2E9C-101B-9397-08002B2CF9AE}" pid="21" name="Mendeley Recent Style Id 9_1">
    <vt:lpwstr>http://www.zotero.org/styles/vancouver-superscript</vt:lpwstr>
  </property>
  <property fmtid="{D5CDD505-2E9C-101B-9397-08002B2CF9AE}" pid="22" name="Mendeley Recent Style Name 9_1">
    <vt:lpwstr>Vancouver (superscript)</vt:lpwstr>
  </property>
  <property fmtid="{D5CDD505-2E9C-101B-9397-08002B2CF9AE}" pid="23" name="Mendeley Unique User Id_1">
    <vt:lpwstr>86e8cffb-0145-31a7-b07e-347d4cbd5a43</vt:lpwstr>
  </property>
  <property fmtid="{D5CDD505-2E9C-101B-9397-08002B2CF9AE}" pid="24" name="Mendeley Citation Style_1">
    <vt:lpwstr>http://www.zotero.org/styles/vancouver-superscript</vt:lpwstr>
  </property>
</Properties>
</file>